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B978C" w14:textId="255FC05F" w:rsidR="005B33FF" w:rsidRDefault="005B33FF" w:rsidP="00F41308">
      <w:pPr>
        <w:pStyle w:val="Title"/>
        <w:rPr>
          <w:rFonts w:cstheme="minorHAnsi"/>
        </w:rPr>
      </w:pPr>
    </w:p>
    <w:p w14:paraId="0A091488" w14:textId="0EECB5A6" w:rsidR="009D04D1" w:rsidRDefault="009D04D1" w:rsidP="009D04D1">
      <w:pPr>
        <w:rPr>
          <w:b/>
          <w:bCs/>
          <w:sz w:val="32"/>
          <w:szCs w:val="32"/>
        </w:rPr>
      </w:pPr>
      <w:r w:rsidRPr="009D04D1">
        <w:rPr>
          <w:b/>
          <w:bCs/>
          <w:sz w:val="32"/>
          <w:szCs w:val="32"/>
        </w:rPr>
        <w:t xml:space="preserve">Isolating transdiagnostic effects reveals specific genetic profiles in psychiatric disorders. </w:t>
      </w:r>
    </w:p>
    <w:p w14:paraId="6D439EEF" w14:textId="77777777" w:rsidR="009D04D1" w:rsidRPr="009D04D1" w:rsidRDefault="009D04D1" w:rsidP="009D04D1">
      <w:pPr>
        <w:rPr>
          <w:b/>
          <w:bCs/>
          <w:sz w:val="32"/>
          <w:szCs w:val="32"/>
        </w:rPr>
      </w:pPr>
    </w:p>
    <w:p w14:paraId="7B77F0D9" w14:textId="404FE7D6" w:rsidR="005B33FF" w:rsidRPr="0097423F" w:rsidRDefault="005B33FF" w:rsidP="00643E37">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00EE78D8" w:rsidRPr="0097423F">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14:paraId="435FAB4B"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14:paraId="483B3CD4"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14:paraId="2399700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 xml:space="preserve">School of Biological and </w:t>
      </w:r>
      <w:proofErr w:type="spellStart"/>
      <w:r w:rsidRPr="0097423F">
        <w:rPr>
          <w:rStyle w:val="normaltextrun"/>
          <w:rFonts w:eastAsiaTheme="minorEastAsia" w:cstheme="minorHAnsi"/>
          <w:sz w:val="22"/>
          <w:szCs w:val="22"/>
          <w:lang w:val="en"/>
        </w:rPr>
        <w:t>Behavioural</w:t>
      </w:r>
      <w:proofErr w:type="spellEnd"/>
      <w:r w:rsidRPr="0097423F">
        <w:rPr>
          <w:rStyle w:val="normaltextrun"/>
          <w:rFonts w:eastAsiaTheme="minorEastAsia" w:cstheme="minorHAnsi"/>
          <w:sz w:val="22"/>
          <w:szCs w:val="22"/>
          <w:lang w:val="en"/>
        </w:rPr>
        <w:t xml:space="preserve"> Sciences, Queen Mary University of London</w:t>
      </w:r>
      <w:r w:rsidRPr="0097423F">
        <w:rPr>
          <w:rStyle w:val="eop"/>
          <w:rFonts w:eastAsiaTheme="minorEastAsia" w:cstheme="minorHAnsi"/>
          <w:sz w:val="22"/>
          <w:szCs w:val="22"/>
        </w:rPr>
        <w:t> </w:t>
      </w:r>
    </w:p>
    <w:p w14:paraId="506B7C4E"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14:paraId="468CAC4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14:paraId="1DBA07DF" w14:textId="36A125E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These authors contributed equally</w:t>
      </w:r>
      <w:r w:rsidRPr="0097423F">
        <w:rPr>
          <w:rStyle w:val="eop"/>
          <w:rFonts w:eastAsiaTheme="minorEastAsia" w:cstheme="minorHAnsi"/>
          <w:sz w:val="22"/>
          <w:szCs w:val="22"/>
        </w:rPr>
        <w:t> </w:t>
      </w:r>
    </w:p>
    <w:p w14:paraId="04CCB4F5" w14:textId="77777777" w:rsidR="005B33FF" w:rsidRDefault="005B33FF" w:rsidP="00643E3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These authors jointly supervised the work</w:t>
      </w:r>
      <w:r w:rsidRPr="0097423F">
        <w:rPr>
          <w:rStyle w:val="eop"/>
          <w:rFonts w:eastAsiaTheme="minorEastAsia" w:cstheme="minorHAnsi"/>
          <w:sz w:val="22"/>
          <w:szCs w:val="22"/>
        </w:rPr>
        <w:t> </w:t>
      </w:r>
    </w:p>
    <w:p w14:paraId="355EDCC9" w14:textId="77777777" w:rsidR="006228FB" w:rsidRDefault="006228FB" w:rsidP="00643E37">
      <w:pPr>
        <w:rPr>
          <w:rStyle w:val="eop"/>
          <w:rFonts w:eastAsiaTheme="minorEastAsia" w:cstheme="minorHAnsi"/>
          <w:sz w:val="22"/>
          <w:szCs w:val="22"/>
        </w:rPr>
      </w:pPr>
    </w:p>
    <w:p w14:paraId="5A5B0B29" w14:textId="7F6EA1F7" w:rsidR="00C43B08" w:rsidRDefault="006228FB" w:rsidP="00643E37">
      <w:pPr>
        <w:rPr>
          <w:rStyle w:val="eop"/>
          <w:rFonts w:eastAsiaTheme="minorEastAsia" w:cstheme="minorHAnsi"/>
          <w:sz w:val="22"/>
          <w:szCs w:val="22"/>
        </w:rPr>
      </w:pPr>
      <w:r>
        <w:rPr>
          <w:rStyle w:val="eop"/>
          <w:rFonts w:eastAsiaTheme="minorEastAsia" w:cstheme="minorHAnsi"/>
          <w:sz w:val="22"/>
          <w:szCs w:val="22"/>
        </w:rPr>
        <w:t>Correspond</w:t>
      </w:r>
      <w:r w:rsidR="00403814">
        <w:rPr>
          <w:rStyle w:val="eop"/>
          <w:rFonts w:eastAsiaTheme="minorEastAsia" w:cstheme="minorHAnsi"/>
          <w:sz w:val="22"/>
          <w:szCs w:val="22"/>
        </w:rPr>
        <w:t>ing authors</w:t>
      </w:r>
      <w:r>
        <w:rPr>
          <w:rStyle w:val="eop"/>
          <w:rFonts w:eastAsiaTheme="minorEastAsia" w:cstheme="minorHAnsi"/>
          <w:sz w:val="22"/>
          <w:szCs w:val="22"/>
        </w:rPr>
        <w:t xml:space="preserve">: </w:t>
      </w:r>
      <w:hyperlink r:id="rId8" w:history="1">
        <w:r w:rsidRPr="0074482C">
          <w:rPr>
            <w:rStyle w:val="Hyperlink"/>
            <w:rFonts w:eastAsiaTheme="minorEastAsia" w:cstheme="minorHAnsi"/>
            <w:sz w:val="22"/>
            <w:szCs w:val="22"/>
          </w:rPr>
          <w:t>Robert.plomin@kcl.ac.uk</w:t>
        </w:r>
      </w:hyperlink>
      <w:r>
        <w:rPr>
          <w:rStyle w:val="eop"/>
          <w:rFonts w:eastAsiaTheme="minorEastAsia" w:cstheme="minorHAnsi"/>
          <w:sz w:val="22"/>
          <w:szCs w:val="22"/>
        </w:rPr>
        <w:t xml:space="preserve">; </w:t>
      </w:r>
      <w:hyperlink r:id="rId9" w:history="1">
        <w:r w:rsidRPr="0074482C">
          <w:rPr>
            <w:rStyle w:val="Hyperlink"/>
            <w:rFonts w:eastAsiaTheme="minorEastAsia" w:cstheme="minorHAnsi"/>
            <w:sz w:val="22"/>
            <w:szCs w:val="22"/>
          </w:rPr>
          <w:t>m.malanchini@qmul.ac.uk</w:t>
        </w:r>
      </w:hyperlink>
      <w:r w:rsidR="00C43B08">
        <w:rPr>
          <w:rStyle w:val="eop"/>
          <w:rFonts w:eastAsiaTheme="minorEastAsia" w:cstheme="minorHAnsi"/>
          <w:sz w:val="22"/>
          <w:szCs w:val="22"/>
        </w:rPr>
        <w:t>;</w:t>
      </w:r>
      <w:r w:rsidR="00C43B08">
        <w:rPr>
          <w:rStyle w:val="Hyperlink"/>
          <w:rFonts w:eastAsiaTheme="minorEastAsia" w:cstheme="minorHAnsi"/>
          <w:sz w:val="22"/>
          <w:szCs w:val="22"/>
        </w:rPr>
        <w:t xml:space="preserve"> </w:t>
      </w:r>
      <w:hyperlink r:id="rId10" w:history="1">
        <w:r w:rsidR="00C43B08" w:rsidRPr="008E2600">
          <w:rPr>
            <w:rStyle w:val="Hyperlink"/>
            <w:rFonts w:eastAsiaTheme="minorEastAsia" w:cstheme="minorHAnsi"/>
            <w:sz w:val="22"/>
            <w:szCs w:val="22"/>
          </w:rPr>
          <w:t>engin.keser@kcl.ac.uk</w:t>
        </w:r>
      </w:hyperlink>
      <w:r w:rsidR="00C43B08">
        <w:rPr>
          <w:rStyle w:val="eop"/>
          <w:rFonts w:eastAsiaTheme="minorEastAsia" w:cstheme="minorHAnsi"/>
          <w:sz w:val="22"/>
          <w:szCs w:val="22"/>
        </w:rPr>
        <w:t>; w.liao@qmul.ac.uk</w:t>
      </w:r>
    </w:p>
    <w:p w14:paraId="3AAD0593" w14:textId="77777777" w:rsidR="009D04D1" w:rsidRDefault="009D04D1" w:rsidP="00643E37">
      <w:pPr>
        <w:rPr>
          <w:rStyle w:val="Hyperlink"/>
          <w:rFonts w:eastAsiaTheme="minorEastAsia" w:cstheme="minorHAnsi"/>
          <w:sz w:val="22"/>
          <w:szCs w:val="22"/>
        </w:rPr>
      </w:pPr>
    </w:p>
    <w:p w14:paraId="2F8930FD" w14:textId="77777777" w:rsidR="009D04D1" w:rsidRDefault="009D04D1" w:rsidP="00643E37">
      <w:pPr>
        <w:rPr>
          <w:rStyle w:val="Hyperlink"/>
          <w:rFonts w:eastAsiaTheme="minorEastAsia" w:cstheme="minorHAnsi"/>
          <w:sz w:val="22"/>
          <w:szCs w:val="22"/>
        </w:rPr>
      </w:pPr>
    </w:p>
    <w:p w14:paraId="6D158810" w14:textId="2F7FE43F" w:rsidR="009D04D1" w:rsidRPr="006D749E" w:rsidRDefault="00403814" w:rsidP="00643E37">
      <w:pPr>
        <w:rPr>
          <w:rStyle w:val="Hyperlink"/>
          <w:rFonts w:eastAsiaTheme="minorEastAsia" w:cstheme="minorHAnsi"/>
          <w:color w:val="000000" w:themeColor="text1"/>
          <w:u w:val="none"/>
        </w:rPr>
      </w:pPr>
      <w:r w:rsidRPr="006D749E">
        <w:rPr>
          <w:rStyle w:val="Hyperlink"/>
          <w:rFonts w:eastAsiaTheme="minorEastAsia" w:cstheme="minorHAnsi"/>
          <w:color w:val="000000" w:themeColor="text1"/>
          <w:u w:val="none"/>
        </w:rPr>
        <w:t xml:space="preserve">Keywords: </w:t>
      </w:r>
      <w:r w:rsidR="00E9027E" w:rsidRPr="006D749E">
        <w:rPr>
          <w:rStyle w:val="Hyperlink"/>
          <w:rFonts w:eastAsiaTheme="minorEastAsia" w:cstheme="minorHAnsi"/>
          <w:color w:val="000000" w:themeColor="text1"/>
          <w:u w:val="none"/>
        </w:rPr>
        <w:t xml:space="preserve">psychiatric disorders, </w:t>
      </w:r>
      <w:r w:rsidR="00185C6B">
        <w:rPr>
          <w:rStyle w:val="Hyperlink"/>
          <w:rFonts w:eastAsiaTheme="minorEastAsia" w:cstheme="minorHAnsi"/>
          <w:color w:val="000000" w:themeColor="text1"/>
          <w:u w:val="none"/>
        </w:rPr>
        <w:t>p</w:t>
      </w:r>
      <w:r w:rsidR="00185C6B" w:rsidRPr="006D749E">
        <w:rPr>
          <w:rStyle w:val="Hyperlink"/>
          <w:rFonts w:eastAsiaTheme="minorEastAsia" w:cstheme="minorHAnsi"/>
          <w:color w:val="000000" w:themeColor="text1"/>
          <w:u w:val="none"/>
        </w:rPr>
        <w:t xml:space="preserve"> factor</w:t>
      </w:r>
      <w:r w:rsidR="00185C6B">
        <w:rPr>
          <w:rStyle w:val="Hyperlink"/>
          <w:rFonts w:eastAsiaTheme="minorEastAsia" w:cstheme="minorHAnsi"/>
          <w:color w:val="000000" w:themeColor="text1"/>
          <w:u w:val="none"/>
        </w:rPr>
        <w:t>, genome-wide association study</w:t>
      </w:r>
      <w:r w:rsidR="00E9027E" w:rsidRPr="006D749E">
        <w:rPr>
          <w:rStyle w:val="Hyperlink"/>
          <w:rFonts w:eastAsiaTheme="minorEastAsia" w:cstheme="minorHAnsi"/>
          <w:color w:val="000000" w:themeColor="text1"/>
          <w:u w:val="none"/>
        </w:rPr>
        <w:t xml:space="preserve">, </w:t>
      </w:r>
      <w:r w:rsidR="00591053">
        <w:rPr>
          <w:rStyle w:val="Hyperlink"/>
          <w:rFonts w:eastAsiaTheme="minorEastAsia" w:cstheme="minorHAnsi"/>
          <w:color w:val="000000" w:themeColor="text1"/>
          <w:u w:val="none"/>
        </w:rPr>
        <w:t xml:space="preserve">genomic structural equation modelling, LD score regression, </w:t>
      </w:r>
      <w:r w:rsidR="00FA418E">
        <w:rPr>
          <w:rStyle w:val="Hyperlink"/>
          <w:rFonts w:eastAsiaTheme="minorEastAsia" w:cstheme="minorHAnsi"/>
          <w:color w:val="000000" w:themeColor="text1"/>
          <w:u w:val="none"/>
        </w:rPr>
        <w:t>genetic correlations</w:t>
      </w:r>
    </w:p>
    <w:p w14:paraId="7EC568E1" w14:textId="77777777" w:rsidR="007912ED" w:rsidRPr="006D749E" w:rsidRDefault="007912ED" w:rsidP="00643E37">
      <w:pPr>
        <w:rPr>
          <w:rStyle w:val="Hyperlink"/>
          <w:rFonts w:eastAsiaTheme="minorEastAsia" w:cstheme="minorHAnsi"/>
        </w:rPr>
      </w:pPr>
    </w:p>
    <w:p w14:paraId="44A822EB" w14:textId="6585A232" w:rsidR="006D749E" w:rsidRPr="006D749E" w:rsidRDefault="006D749E" w:rsidP="00643E37">
      <w:pPr>
        <w:rPr>
          <w:rStyle w:val="Hyperlink"/>
          <w:rFonts w:eastAsiaTheme="minorEastAsia" w:cstheme="minorHAnsi"/>
        </w:rPr>
      </w:pPr>
    </w:p>
    <w:p w14:paraId="08AAFFA5" w14:textId="777B5906" w:rsidR="009D04D1" w:rsidRPr="006D749E" w:rsidRDefault="006D749E" w:rsidP="00643E37">
      <w:pPr>
        <w:rPr>
          <w:rStyle w:val="Hyperlink"/>
          <w:rFonts w:eastAsiaTheme="minorEastAsia" w:cstheme="minorHAnsi"/>
          <w:color w:val="000000" w:themeColor="text1"/>
          <w:u w:val="none"/>
        </w:rPr>
      </w:pPr>
      <w:r w:rsidRPr="006D749E">
        <w:rPr>
          <w:rStyle w:val="Hyperlink"/>
          <w:rFonts w:eastAsiaTheme="minorEastAsia" w:cstheme="minorHAnsi"/>
          <w:color w:val="000000" w:themeColor="text1"/>
          <w:u w:val="none"/>
        </w:rPr>
        <w:t>Short title:</w:t>
      </w:r>
      <w:r w:rsidR="00642662">
        <w:rPr>
          <w:rStyle w:val="Hyperlink"/>
          <w:rFonts w:eastAsiaTheme="minorEastAsia" w:cstheme="minorHAnsi"/>
          <w:color w:val="000000" w:themeColor="text1"/>
          <w:u w:val="none"/>
        </w:rPr>
        <w:t xml:space="preserve"> Genetic specificity in psychiatric disorders</w:t>
      </w:r>
    </w:p>
    <w:p w14:paraId="557F527D" w14:textId="77777777" w:rsidR="009D04D1" w:rsidRDefault="009D04D1" w:rsidP="00643E37">
      <w:pPr>
        <w:rPr>
          <w:rStyle w:val="Hyperlink"/>
          <w:rFonts w:eastAsiaTheme="minorEastAsia" w:cstheme="minorHAnsi"/>
          <w:sz w:val="22"/>
          <w:szCs w:val="22"/>
        </w:rPr>
      </w:pPr>
    </w:p>
    <w:p w14:paraId="743A6B67" w14:textId="77777777" w:rsidR="009D04D1" w:rsidRDefault="009D04D1" w:rsidP="00643E37">
      <w:pPr>
        <w:rPr>
          <w:rStyle w:val="Hyperlink"/>
          <w:rFonts w:eastAsiaTheme="minorEastAsia" w:cstheme="minorHAnsi"/>
          <w:sz w:val="22"/>
          <w:szCs w:val="22"/>
        </w:rPr>
      </w:pPr>
    </w:p>
    <w:p w14:paraId="624658BC" w14:textId="77777777" w:rsidR="009D04D1" w:rsidRDefault="009D04D1" w:rsidP="00643E37">
      <w:pPr>
        <w:rPr>
          <w:rStyle w:val="Hyperlink"/>
          <w:rFonts w:eastAsiaTheme="minorEastAsia" w:cstheme="minorHAnsi"/>
          <w:sz w:val="22"/>
          <w:szCs w:val="22"/>
        </w:rPr>
      </w:pPr>
    </w:p>
    <w:p w14:paraId="52A2A728" w14:textId="77777777" w:rsidR="009D04D1" w:rsidRDefault="009D04D1" w:rsidP="00643E37">
      <w:pPr>
        <w:rPr>
          <w:rStyle w:val="Hyperlink"/>
          <w:rFonts w:eastAsiaTheme="minorEastAsia" w:cstheme="minorHAnsi"/>
          <w:sz w:val="22"/>
          <w:szCs w:val="22"/>
        </w:rPr>
      </w:pPr>
    </w:p>
    <w:p w14:paraId="4E87B3B9" w14:textId="77777777" w:rsidR="009D04D1" w:rsidRDefault="009D04D1" w:rsidP="00643E37">
      <w:pPr>
        <w:rPr>
          <w:rStyle w:val="Hyperlink"/>
          <w:rFonts w:eastAsiaTheme="minorEastAsia" w:cstheme="minorHAnsi"/>
          <w:sz w:val="22"/>
          <w:szCs w:val="22"/>
        </w:rPr>
      </w:pPr>
    </w:p>
    <w:p w14:paraId="661C4FD4" w14:textId="77777777" w:rsidR="009D04D1" w:rsidRDefault="009D04D1" w:rsidP="00643E37">
      <w:pPr>
        <w:rPr>
          <w:rStyle w:val="Hyperlink"/>
          <w:rFonts w:eastAsiaTheme="minorEastAsia" w:cstheme="minorHAnsi"/>
          <w:sz w:val="22"/>
          <w:szCs w:val="22"/>
        </w:rPr>
      </w:pPr>
    </w:p>
    <w:p w14:paraId="1EC5A053" w14:textId="77777777" w:rsidR="009D04D1" w:rsidRDefault="009D04D1" w:rsidP="00643E37">
      <w:pPr>
        <w:rPr>
          <w:rStyle w:val="Hyperlink"/>
          <w:rFonts w:eastAsiaTheme="minorEastAsia" w:cstheme="minorHAnsi"/>
          <w:sz w:val="22"/>
          <w:szCs w:val="22"/>
        </w:rPr>
      </w:pPr>
    </w:p>
    <w:p w14:paraId="01A4316C" w14:textId="77777777" w:rsidR="009D04D1" w:rsidRDefault="009D04D1" w:rsidP="00643E37">
      <w:pPr>
        <w:rPr>
          <w:rStyle w:val="Hyperlink"/>
          <w:rFonts w:eastAsiaTheme="minorEastAsia" w:cstheme="minorHAnsi"/>
          <w:sz w:val="22"/>
          <w:szCs w:val="22"/>
        </w:rPr>
      </w:pPr>
    </w:p>
    <w:p w14:paraId="4C920A16" w14:textId="77777777" w:rsidR="009D04D1" w:rsidRDefault="009D04D1" w:rsidP="00643E37">
      <w:pPr>
        <w:rPr>
          <w:rStyle w:val="Hyperlink"/>
          <w:rFonts w:eastAsiaTheme="minorEastAsia" w:cstheme="minorHAnsi"/>
          <w:sz w:val="22"/>
          <w:szCs w:val="22"/>
        </w:rPr>
      </w:pPr>
    </w:p>
    <w:p w14:paraId="3D364546" w14:textId="77777777" w:rsidR="009D04D1" w:rsidRDefault="009D04D1" w:rsidP="00643E37">
      <w:pPr>
        <w:rPr>
          <w:rStyle w:val="Hyperlink"/>
          <w:rFonts w:eastAsiaTheme="minorEastAsia" w:cstheme="minorHAnsi"/>
          <w:sz w:val="22"/>
          <w:szCs w:val="22"/>
        </w:rPr>
      </w:pPr>
    </w:p>
    <w:p w14:paraId="01DE5536" w14:textId="77777777" w:rsidR="009D04D1" w:rsidRDefault="009D04D1" w:rsidP="00643E37">
      <w:pPr>
        <w:rPr>
          <w:rStyle w:val="Hyperlink"/>
          <w:rFonts w:eastAsiaTheme="minorEastAsia" w:cstheme="minorHAnsi"/>
          <w:sz w:val="22"/>
          <w:szCs w:val="22"/>
        </w:rPr>
      </w:pPr>
    </w:p>
    <w:p w14:paraId="10AFD3C6" w14:textId="77777777" w:rsidR="009D04D1" w:rsidRDefault="009D04D1" w:rsidP="00643E37">
      <w:pPr>
        <w:rPr>
          <w:rStyle w:val="Hyperlink"/>
          <w:rFonts w:eastAsiaTheme="minorEastAsia" w:cstheme="minorHAnsi"/>
          <w:sz w:val="22"/>
          <w:szCs w:val="22"/>
        </w:rPr>
      </w:pPr>
    </w:p>
    <w:p w14:paraId="1A1DED91" w14:textId="77777777" w:rsidR="009D04D1" w:rsidRDefault="009D04D1" w:rsidP="00643E37">
      <w:pPr>
        <w:rPr>
          <w:rStyle w:val="Hyperlink"/>
          <w:rFonts w:eastAsiaTheme="minorEastAsia" w:cstheme="minorHAnsi"/>
          <w:sz w:val="22"/>
          <w:szCs w:val="22"/>
        </w:rPr>
      </w:pPr>
    </w:p>
    <w:p w14:paraId="01E1B801" w14:textId="77777777" w:rsidR="009D04D1" w:rsidRDefault="009D04D1" w:rsidP="00643E37">
      <w:pPr>
        <w:rPr>
          <w:rStyle w:val="Hyperlink"/>
          <w:rFonts w:eastAsiaTheme="minorEastAsia" w:cstheme="minorHAnsi"/>
          <w:sz w:val="22"/>
          <w:szCs w:val="22"/>
        </w:rPr>
      </w:pPr>
    </w:p>
    <w:p w14:paraId="3E503495" w14:textId="77777777" w:rsidR="009D04D1" w:rsidRDefault="009D04D1" w:rsidP="00643E37">
      <w:pPr>
        <w:rPr>
          <w:rStyle w:val="Hyperlink"/>
          <w:rFonts w:eastAsiaTheme="minorEastAsia" w:cstheme="minorHAnsi"/>
          <w:sz w:val="22"/>
          <w:szCs w:val="22"/>
        </w:rPr>
      </w:pPr>
    </w:p>
    <w:p w14:paraId="1DA5788C" w14:textId="77777777" w:rsidR="009D04D1" w:rsidRDefault="009D04D1" w:rsidP="00643E37">
      <w:pPr>
        <w:rPr>
          <w:rStyle w:val="Hyperlink"/>
          <w:rFonts w:eastAsiaTheme="minorEastAsia" w:cstheme="minorHAnsi"/>
          <w:sz w:val="22"/>
          <w:szCs w:val="22"/>
        </w:rPr>
      </w:pPr>
    </w:p>
    <w:p w14:paraId="6F371CB4" w14:textId="77777777" w:rsidR="009D04D1" w:rsidRDefault="009D04D1" w:rsidP="00643E37">
      <w:pPr>
        <w:rPr>
          <w:rStyle w:val="Hyperlink"/>
          <w:rFonts w:eastAsiaTheme="minorEastAsia" w:cstheme="minorHAnsi"/>
          <w:sz w:val="22"/>
          <w:szCs w:val="22"/>
        </w:rPr>
      </w:pPr>
    </w:p>
    <w:p w14:paraId="4C9E94D4" w14:textId="77777777" w:rsidR="009D04D1" w:rsidRDefault="009D04D1" w:rsidP="00643E37">
      <w:pPr>
        <w:rPr>
          <w:rStyle w:val="Hyperlink"/>
          <w:rFonts w:eastAsiaTheme="minorEastAsia" w:cstheme="minorHAnsi"/>
          <w:sz w:val="22"/>
          <w:szCs w:val="22"/>
        </w:rPr>
      </w:pPr>
    </w:p>
    <w:p w14:paraId="42B9D06D" w14:textId="77777777" w:rsidR="009D04D1" w:rsidRDefault="009D04D1" w:rsidP="00643E37">
      <w:pPr>
        <w:rPr>
          <w:rStyle w:val="Hyperlink"/>
          <w:rFonts w:eastAsiaTheme="minorEastAsia" w:cstheme="minorHAnsi"/>
          <w:sz w:val="22"/>
          <w:szCs w:val="22"/>
        </w:rPr>
      </w:pPr>
    </w:p>
    <w:p w14:paraId="0E3125D3" w14:textId="77777777" w:rsidR="009D04D1" w:rsidRDefault="009D04D1" w:rsidP="00643E37">
      <w:pPr>
        <w:rPr>
          <w:rStyle w:val="Hyperlink"/>
          <w:rFonts w:eastAsiaTheme="minorEastAsia" w:cstheme="minorHAnsi"/>
          <w:sz w:val="22"/>
          <w:szCs w:val="22"/>
        </w:rPr>
      </w:pPr>
    </w:p>
    <w:p w14:paraId="18C27DB2" w14:textId="77777777" w:rsidR="009D04D1" w:rsidRDefault="009D04D1" w:rsidP="00643E37">
      <w:pPr>
        <w:rPr>
          <w:rStyle w:val="Hyperlink"/>
          <w:rFonts w:eastAsiaTheme="minorEastAsia" w:cstheme="minorHAnsi"/>
          <w:sz w:val="22"/>
          <w:szCs w:val="22"/>
        </w:rPr>
      </w:pPr>
    </w:p>
    <w:p w14:paraId="1A3000AB" w14:textId="77777777" w:rsidR="009D04D1" w:rsidRDefault="009D04D1" w:rsidP="00643E37">
      <w:pPr>
        <w:rPr>
          <w:rStyle w:val="Hyperlink"/>
          <w:rFonts w:eastAsiaTheme="minorEastAsia" w:cstheme="minorHAnsi"/>
          <w:sz w:val="22"/>
          <w:szCs w:val="22"/>
        </w:rPr>
      </w:pPr>
    </w:p>
    <w:p w14:paraId="2879619A" w14:textId="77777777" w:rsidR="009D04D1" w:rsidRDefault="009D04D1" w:rsidP="00643E37">
      <w:pPr>
        <w:rPr>
          <w:rStyle w:val="Hyperlink"/>
          <w:rFonts w:eastAsiaTheme="minorEastAsia" w:cstheme="minorHAnsi"/>
          <w:sz w:val="22"/>
          <w:szCs w:val="22"/>
        </w:rPr>
      </w:pPr>
    </w:p>
    <w:p w14:paraId="59D19393" w14:textId="27C21A74" w:rsidR="003E0E2A" w:rsidRPr="00464885" w:rsidRDefault="003E0E2A" w:rsidP="00643E37"/>
    <w:p w14:paraId="35B4050F" w14:textId="77777777" w:rsidR="00253A84" w:rsidRDefault="00253A84" w:rsidP="003957DC">
      <w:pPr>
        <w:rPr>
          <w:rFonts w:cstheme="minorHAnsi"/>
        </w:rPr>
      </w:pPr>
    </w:p>
    <w:p w14:paraId="060DB860" w14:textId="22F766B7" w:rsidR="00253A84" w:rsidRPr="00B03F1B" w:rsidRDefault="00253A84" w:rsidP="00253A84">
      <w:pPr>
        <w:pStyle w:val="Heading1"/>
        <w:rPr>
          <w:rFonts w:asciiTheme="minorHAnsi" w:hAnsiTheme="minorHAnsi" w:cstheme="minorHAnsi"/>
          <w:sz w:val="24"/>
          <w:szCs w:val="24"/>
        </w:rPr>
      </w:pPr>
      <w:r w:rsidRPr="00B03F1B">
        <w:rPr>
          <w:rFonts w:asciiTheme="minorHAnsi" w:hAnsiTheme="minorHAnsi" w:cstheme="minorHAnsi"/>
          <w:sz w:val="24"/>
          <w:szCs w:val="24"/>
        </w:rPr>
        <w:lastRenderedPageBreak/>
        <w:t xml:space="preserve">Abstract </w:t>
      </w:r>
    </w:p>
    <w:p w14:paraId="021F4E5B" w14:textId="77777777" w:rsidR="00253A84" w:rsidRPr="00B03F1B" w:rsidRDefault="00253A84" w:rsidP="003957DC">
      <w:pPr>
        <w:rPr>
          <w:rFonts w:cstheme="minorHAnsi"/>
        </w:rPr>
      </w:pPr>
    </w:p>
    <w:p w14:paraId="7EC92DCB"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Background</w:t>
      </w:r>
    </w:p>
    <w:p w14:paraId="24FBDC95" w14:textId="49892DAE" w:rsidR="00253A84" w:rsidRPr="00B03F1B" w:rsidRDefault="00253A84" w:rsidP="00253A84">
      <w:pPr>
        <w:pStyle w:val="NormalWeb"/>
        <w:rPr>
          <w:rFonts w:asciiTheme="minorHAnsi" w:hAnsiTheme="minorHAnsi" w:cstheme="minorHAnsi"/>
          <w:color w:val="000000"/>
        </w:rPr>
      </w:pPr>
      <w:r w:rsidRPr="00B03F1B">
        <w:rPr>
          <w:rFonts w:asciiTheme="minorHAnsi" w:hAnsiTheme="minorHAnsi" w:cstheme="minorHAnsi"/>
          <w:color w:val="000000"/>
        </w:rPr>
        <w:t xml:space="preserve">Evidence indicates a significant degree of genetic overlap between psychiatric diagnoses. Accounting for these transdiagnostic effects </w:t>
      </w:r>
      <w:r w:rsidRPr="00B03F1B">
        <w:rPr>
          <w:rFonts w:asciiTheme="minorHAnsi" w:eastAsia="Calibri" w:hAnsiTheme="minorHAnsi" w:cstheme="minorHAnsi"/>
          <w:color w:val="000000" w:themeColor="text1"/>
        </w:rPr>
        <w:t>can sharpen research on disorder-specific genetic architecture.</w:t>
      </w:r>
    </w:p>
    <w:p w14:paraId="10BE9356"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Methods</w:t>
      </w:r>
    </w:p>
    <w:p w14:paraId="301F738A" w14:textId="1EBA2157"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Here we isolate genetic effects that are shared across 11 major psychiatric disorders (p</w:t>
      </w:r>
      <w:r w:rsidR="00130879">
        <w:rPr>
          <w:rFonts w:asciiTheme="minorHAnsi" w:eastAsia="Calibri" w:hAnsiTheme="minorHAnsi" w:cstheme="minorHAnsi"/>
          <w:color w:val="000000" w:themeColor="text1"/>
        </w:rPr>
        <w:t>-</w:t>
      </w:r>
      <w:r w:rsidRPr="00B03F1B">
        <w:rPr>
          <w:rFonts w:asciiTheme="minorHAnsi" w:eastAsia="Calibri" w:hAnsiTheme="minorHAnsi" w:cstheme="minorHAnsi"/>
          <w:color w:val="000000" w:themeColor="text1"/>
        </w:rPr>
        <w:t>factor) to gain further insight into genetic specificity and comorbidity over and above that contributed by the p</w:t>
      </w:r>
      <w:r w:rsidR="00130879">
        <w:rPr>
          <w:rFonts w:asciiTheme="minorHAnsi" w:eastAsia="Calibri" w:hAnsiTheme="minorHAnsi" w:cstheme="minorHAnsi"/>
          <w:color w:val="000000" w:themeColor="text1"/>
        </w:rPr>
        <w:t>-</w:t>
      </w:r>
      <w:r w:rsidRPr="00B03F1B">
        <w:rPr>
          <w:rFonts w:asciiTheme="minorHAnsi" w:eastAsia="Calibri" w:hAnsiTheme="minorHAnsi" w:cstheme="minorHAnsi"/>
          <w:color w:val="000000" w:themeColor="text1"/>
        </w:rPr>
        <w:t>factor, unique to each psychiatric disorder. After adjusting for transdiagnostic genetic effects, we examined genetic correlations among psychiatric traits as well as relationships with other biobehavioural traits</w:t>
      </w:r>
      <w:r w:rsidRPr="00B03F1B">
        <w:rPr>
          <w:rFonts w:asciiTheme="minorHAnsi" w:eastAsiaTheme="minorEastAsia" w:hAnsiTheme="minorHAnsi" w:cstheme="minorHAnsi"/>
          <w:color w:val="000000" w:themeColor="text1"/>
          <w:lang w:eastAsia="zh-CN"/>
        </w:rPr>
        <w:t>.</w:t>
      </w:r>
    </w:p>
    <w:p w14:paraId="4516EB0F"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Results</w:t>
      </w:r>
    </w:p>
    <w:p w14:paraId="3CE7C115" w14:textId="77777777"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 xml:space="preserve">The landscape of genetic associations between pairs of psychiatric disorders changed substantially </w:t>
      </w:r>
      <w:r w:rsidRPr="00B03F1B">
        <w:rPr>
          <w:rFonts w:asciiTheme="minorHAnsi" w:hAnsiTheme="minorHAnsi" w:cstheme="minorHAnsi"/>
          <w:color w:val="000000"/>
        </w:rPr>
        <w:t>after accounting for transdiagnostic effects</w:t>
      </w:r>
      <w:r w:rsidRPr="00B03F1B">
        <w:rPr>
          <w:rFonts w:asciiTheme="minorHAnsi" w:eastAsia="Calibri" w:hAnsiTheme="minorHAnsi" w:cstheme="minorHAnsi"/>
          <w:color w:val="000000" w:themeColor="text1"/>
        </w:rPr>
        <w:t xml:space="preserve">. </w:t>
      </w:r>
      <w:r w:rsidRPr="00B03F1B">
        <w:rPr>
          <w:rFonts w:asciiTheme="minorHAnsi" w:hAnsiTheme="minorHAnsi" w:cstheme="minorHAnsi"/>
          <w:color w:val="000000"/>
        </w:rPr>
        <w:t xml:space="preserve">Additionally, the genetic correlations between psychiatric and biobehavioural traits exhibited greater specificity. </w:t>
      </w:r>
    </w:p>
    <w:p w14:paraId="02807E19" w14:textId="79834B2C" w:rsidR="00253A84" w:rsidRPr="00E27905" w:rsidRDefault="00253A84" w:rsidP="00253A84">
      <w:pPr>
        <w:pStyle w:val="NormalWeb"/>
        <w:rPr>
          <w:rFonts w:asciiTheme="minorHAnsi" w:hAnsiTheme="minorHAnsi" w:cstheme="minorHAnsi"/>
          <w:b/>
          <w:bCs/>
          <w:color w:val="000000"/>
          <w:u w:val="single"/>
        </w:rPr>
      </w:pPr>
      <w:r w:rsidRPr="00E27905">
        <w:rPr>
          <w:rFonts w:asciiTheme="minorHAnsi" w:hAnsiTheme="minorHAnsi" w:cstheme="minorHAnsi"/>
          <w:b/>
          <w:bCs/>
          <w:color w:val="000000"/>
          <w:u w:val="single"/>
        </w:rPr>
        <w:t>Conclusions</w:t>
      </w:r>
    </w:p>
    <w:p w14:paraId="1051E9ED" w14:textId="25B308FC" w:rsidR="00253A84" w:rsidRPr="00B03F1B" w:rsidRDefault="00253A84" w:rsidP="00253A84">
      <w:pPr>
        <w:rPr>
          <w:rFonts w:cstheme="minorHAnsi"/>
        </w:rPr>
      </w:pPr>
      <w:r w:rsidRPr="00B03F1B">
        <w:rPr>
          <w:rFonts w:cstheme="minorHAnsi"/>
        </w:rPr>
        <w:t xml:space="preserve">Isolating transdiagnostic genetic effects across major psychiatric disorders provides a more refined understanding of disorder-specific genetic architecture and genetic comorbidity. These insights have the potential to inform diagnostic nomenclature and guide research into treatment approaches.  </w:t>
      </w:r>
    </w:p>
    <w:p w14:paraId="400B65EC" w14:textId="77777777" w:rsidR="00253A84" w:rsidRDefault="00253A84" w:rsidP="00253A84">
      <w:pPr>
        <w:pStyle w:val="NormalWeb"/>
        <w:rPr>
          <w:color w:val="000000"/>
        </w:rPr>
      </w:pPr>
    </w:p>
    <w:p w14:paraId="46C80B1C" w14:textId="77777777" w:rsidR="00845EFE" w:rsidRDefault="00845EFE" w:rsidP="003957DC">
      <w:pPr>
        <w:rPr>
          <w:rFonts w:cstheme="minorHAnsi"/>
        </w:rPr>
      </w:pPr>
    </w:p>
    <w:p w14:paraId="703EFA60" w14:textId="77777777" w:rsidR="00845EFE" w:rsidRDefault="00845EFE" w:rsidP="003957DC">
      <w:pPr>
        <w:rPr>
          <w:rFonts w:cstheme="minorHAnsi"/>
        </w:rPr>
      </w:pPr>
    </w:p>
    <w:p w14:paraId="2771B7C7" w14:textId="77777777" w:rsidR="00845EFE" w:rsidRDefault="00845EFE" w:rsidP="003957DC">
      <w:pPr>
        <w:rPr>
          <w:rFonts w:cstheme="minorHAnsi"/>
        </w:rPr>
      </w:pPr>
    </w:p>
    <w:p w14:paraId="41D4D3AD" w14:textId="77777777" w:rsidR="00845EFE" w:rsidRDefault="00845EFE" w:rsidP="003957DC">
      <w:pPr>
        <w:rPr>
          <w:rFonts w:cstheme="minorHAnsi"/>
        </w:rPr>
      </w:pPr>
    </w:p>
    <w:p w14:paraId="73544F35" w14:textId="77777777" w:rsidR="00845EFE" w:rsidRDefault="00845EFE" w:rsidP="003957DC">
      <w:pPr>
        <w:rPr>
          <w:rFonts w:cstheme="minorHAnsi"/>
        </w:rPr>
      </w:pPr>
    </w:p>
    <w:p w14:paraId="468136CE" w14:textId="77777777" w:rsidR="00845EFE" w:rsidRDefault="00845EFE" w:rsidP="003957DC">
      <w:pPr>
        <w:rPr>
          <w:rFonts w:cstheme="minorHAnsi"/>
        </w:rPr>
      </w:pPr>
    </w:p>
    <w:p w14:paraId="01849E34" w14:textId="77777777" w:rsidR="00845EFE" w:rsidRDefault="00845EFE" w:rsidP="003957DC">
      <w:pPr>
        <w:rPr>
          <w:rFonts w:cstheme="minorHAnsi"/>
        </w:rPr>
      </w:pPr>
    </w:p>
    <w:p w14:paraId="7A3D0257" w14:textId="77777777" w:rsidR="00845EFE" w:rsidRDefault="00845EFE" w:rsidP="003957DC">
      <w:pPr>
        <w:rPr>
          <w:rFonts w:cstheme="minorHAnsi"/>
        </w:rPr>
      </w:pPr>
    </w:p>
    <w:p w14:paraId="540FA5AB" w14:textId="77777777" w:rsidR="00845EFE" w:rsidRDefault="00845EFE" w:rsidP="003957DC">
      <w:pPr>
        <w:rPr>
          <w:rFonts w:cstheme="minorHAnsi"/>
        </w:rPr>
      </w:pPr>
    </w:p>
    <w:p w14:paraId="57ED3D82" w14:textId="77777777" w:rsidR="00845EFE" w:rsidRDefault="00845EFE" w:rsidP="003957DC">
      <w:pPr>
        <w:rPr>
          <w:rFonts w:cstheme="minorHAnsi"/>
        </w:rPr>
      </w:pPr>
    </w:p>
    <w:p w14:paraId="7926B0E4" w14:textId="77777777" w:rsidR="00845EFE" w:rsidRDefault="00845EFE" w:rsidP="003957DC">
      <w:pPr>
        <w:rPr>
          <w:rFonts w:cstheme="minorHAnsi"/>
        </w:rPr>
      </w:pPr>
    </w:p>
    <w:p w14:paraId="78F469E5" w14:textId="77777777" w:rsidR="00845EFE" w:rsidRDefault="00845EFE" w:rsidP="003957DC">
      <w:pPr>
        <w:rPr>
          <w:rFonts w:cstheme="minorHAnsi"/>
        </w:rPr>
      </w:pPr>
    </w:p>
    <w:p w14:paraId="1C3DC26E" w14:textId="5C5D0E24" w:rsidR="007B39B1" w:rsidRPr="00A837CA" w:rsidRDefault="34AFB008" w:rsidP="003957DC">
      <w:pPr>
        <w:rPr>
          <w:rFonts w:eastAsia="Calibri" w:cstheme="minorHAnsi"/>
          <w:strike/>
          <w:color w:val="000000" w:themeColor="text1"/>
        </w:rPr>
      </w:pPr>
      <w:r w:rsidRPr="0097423F">
        <w:rPr>
          <w:rFonts w:cstheme="minorHAnsi"/>
        </w:rPr>
        <w:br/>
      </w:r>
    </w:p>
    <w:p w14:paraId="1603F591" w14:textId="310641CE" w:rsidR="00F31278" w:rsidRPr="00464885" w:rsidRDefault="00861A7C" w:rsidP="00861A7C">
      <w:pPr>
        <w:pStyle w:val="Heading1"/>
        <w:rPr>
          <w:rFonts w:asciiTheme="minorHAnsi" w:hAnsiTheme="minorHAnsi" w:cstheme="minorHAnsi"/>
        </w:rPr>
      </w:pPr>
      <w:r w:rsidRPr="00464885">
        <w:rPr>
          <w:rFonts w:asciiTheme="minorHAnsi" w:hAnsiTheme="minorHAnsi" w:cstheme="minorHAnsi"/>
        </w:rPr>
        <w:lastRenderedPageBreak/>
        <w:t>Introduction</w:t>
      </w:r>
    </w:p>
    <w:p w14:paraId="033D05A1" w14:textId="3A3A0818" w:rsidR="00DB0922" w:rsidRPr="00464885" w:rsidRDefault="00DB0922" w:rsidP="738D07E0">
      <w:pPr>
        <w:spacing w:line="288" w:lineRule="exact"/>
        <w:jc w:val="both"/>
        <w:rPr>
          <w:rFonts w:eastAsia="Calibri" w:cstheme="minorHAnsi"/>
          <w:color w:val="000000" w:themeColor="text1"/>
        </w:rPr>
      </w:pPr>
    </w:p>
    <w:p w14:paraId="7F9BD344" w14:textId="5B17DF43" w:rsidR="002519CC" w:rsidRPr="00C36037" w:rsidRDefault="002519CC" w:rsidP="00F41308">
      <w:pPr>
        <w:rPr>
          <w:rFonts w:cstheme="minorHAnsi"/>
        </w:rPr>
      </w:pPr>
      <w:r w:rsidRPr="00C36037">
        <w:rPr>
          <w:rFonts w:cstheme="minorHAnsi"/>
        </w:rPr>
        <w:t xml:space="preserve">Genetic studies have challenged the </w:t>
      </w:r>
      <w:r w:rsidRPr="00C36037">
        <w:t>current classification of psychiatric disorders as distinct categorical diagnoses</w:t>
      </w:r>
      <w:r w:rsidRPr="00C36037">
        <w:rPr>
          <w:rFonts w:cstheme="minorHAnsi"/>
        </w:rPr>
        <w:t xml:space="preserve"> by revealing overlaps in their genetic architectures </w:t>
      </w:r>
      <w:r w:rsidR="00853C07" w:rsidRPr="00C36037">
        <w:rPr>
          <w:rFonts w:cstheme="minorHAnsi"/>
        </w:rPr>
        <w:fldChar w:fldCharType="begin"/>
      </w:r>
      <w:r w:rsidR="004A44AD">
        <w:rPr>
          <w:rFonts w:cstheme="minorHAnsi"/>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C36037">
        <w:rPr>
          <w:rFonts w:cstheme="minorHAnsi"/>
        </w:rPr>
        <w:fldChar w:fldCharType="separate"/>
      </w:r>
      <w:r w:rsidR="004A44AD">
        <w:rPr>
          <w:rFonts w:cstheme="minorHAnsi"/>
          <w:noProof/>
        </w:rPr>
        <w:t>(1)</w:t>
      </w:r>
      <w:r w:rsidR="00853C07" w:rsidRPr="00C36037">
        <w:rPr>
          <w:rFonts w:cstheme="minorHAnsi"/>
        </w:rPr>
        <w:fldChar w:fldCharType="end"/>
      </w:r>
      <w:r w:rsidRPr="00C36037">
        <w:rPr>
          <w:rFonts w:cstheme="minorHAnsi"/>
        </w:rPr>
        <w:t xml:space="preserve">. For instance, the first genome-wide association study (GWAS) of schizophrenia uncovered shared genetic loci between schizophrenia and bipolar disorder </w:t>
      </w:r>
      <w:r w:rsidRPr="00C36037">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 </w:instrText>
      </w:r>
      <w:r w:rsidR="004A44AD">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DATA </w:instrText>
      </w:r>
      <w:r w:rsidR="004A44AD">
        <w:fldChar w:fldCharType="end"/>
      </w:r>
      <w:r w:rsidRPr="00C36037">
        <w:fldChar w:fldCharType="separate"/>
      </w:r>
      <w:r w:rsidR="004A44AD">
        <w:rPr>
          <w:noProof/>
        </w:rPr>
        <w:t>(2)</w:t>
      </w:r>
      <w:r w:rsidRPr="00C36037">
        <w:fldChar w:fldCharType="end"/>
      </w:r>
      <w:r w:rsidRPr="00C36037">
        <w:rPr>
          <w:rFonts w:cstheme="minorHAnsi"/>
        </w:rPr>
        <w:t xml:space="preserve"> despite their distinct categorization in diagnostic manuals (</w:t>
      </w:r>
      <w:r w:rsidR="00DD27FB" w:rsidRPr="00C36037">
        <w:rPr>
          <w:rFonts w:cstheme="minorHAnsi"/>
        </w:rPr>
        <w:t>e.g., DSM-</w:t>
      </w:r>
      <w:r w:rsidR="002B25B3" w:rsidRPr="00C36037">
        <w:rPr>
          <w:rFonts w:cstheme="minorHAnsi"/>
        </w:rPr>
        <w:t>IV</w:t>
      </w:r>
      <w:r w:rsidR="003017BD" w:rsidRPr="00C36037">
        <w:rPr>
          <w:rFonts w:cstheme="minorHAnsi"/>
        </w:rPr>
        <w:t xml:space="preserve"> </w:t>
      </w:r>
      <w:r w:rsidR="00476ECB" w:rsidRPr="00C36037">
        <w:rPr>
          <w:rFonts w:cstheme="minorHAnsi"/>
        </w:rPr>
        <w:fldChar w:fldCharType="begin"/>
      </w:r>
      <w:r w:rsidR="004A44AD">
        <w:rPr>
          <w:rFonts w:cstheme="minorHAnsi"/>
        </w:rPr>
        <w:instrText xml:space="preserve"> ADDIN EN.CITE &lt;EndNote&gt;&lt;Cite&gt;&lt;Author&gt;American Psychiatric Association&lt;/Author&gt;&lt;Year&gt;2000&lt;/Year&gt;&lt;RecNum&gt;483&lt;/RecNum&gt;&lt;DisplayText&gt;(3)&lt;/DisplayText&gt;&lt;record&gt;&lt;rec-number&gt;483&lt;/rec-number&gt;&lt;foreign-keys&gt;&lt;key app="EN" db-id="tp5va2a9wfxxeherxr25evea90w255pwxw9t" timestamp="1713732711" guid="74b1c025-cc19-4af9-a2c6-f6437f1bbda4"&gt;483&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C36037">
        <w:rPr>
          <w:rFonts w:cstheme="minorHAnsi"/>
        </w:rPr>
        <w:fldChar w:fldCharType="separate"/>
      </w:r>
      <w:r w:rsidR="004A44AD">
        <w:rPr>
          <w:rFonts w:cstheme="minorHAnsi"/>
          <w:noProof/>
        </w:rPr>
        <w:t>(3)</w:t>
      </w:r>
      <w:r w:rsidR="00476ECB" w:rsidRPr="00C36037">
        <w:rPr>
          <w:rFonts w:cstheme="minorHAnsi"/>
        </w:rPr>
        <w:fldChar w:fldCharType="end"/>
      </w:r>
      <w:r w:rsidRPr="00C36037">
        <w:rPr>
          <w:rFonts w:cstheme="minorHAnsi"/>
        </w:rPr>
        <w:t>). Further research using Linkage Disequilibrium Score Regression (LDSC</w:t>
      </w:r>
      <w:r w:rsidR="00130879">
        <w:rPr>
          <w:rFonts w:cstheme="minorHAnsi"/>
        </w:rPr>
        <w:t>;</w:t>
      </w:r>
      <w:r w:rsidR="003017BD" w:rsidRPr="00C36037">
        <w:rPr>
          <w:rFonts w:cstheme="minorHAnsi"/>
        </w:rPr>
        <w:t xml:space="preserve"> </w:t>
      </w:r>
      <w:r w:rsidR="007F744A" w:rsidRPr="00C36037">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568AA">
        <w:rPr>
          <w:rFonts w:cstheme="minorHAnsi"/>
          <w:noProof/>
        </w:rPr>
        <w:instrText xml:space="preserve"> ADDIN EN.CITE </w:instrText>
      </w:r>
      <w:r w:rsidR="004A44AD" w:rsidRPr="00F568AA">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568AA">
        <w:rPr>
          <w:rFonts w:cstheme="minorHAnsi"/>
          <w:noProof/>
        </w:rPr>
        <w:instrText xml:space="preserve"> ADDIN EN.CITE.DATA </w:instrText>
      </w:r>
      <w:r w:rsidR="004A44AD" w:rsidRPr="00F568AA">
        <w:rPr>
          <w:rFonts w:cstheme="minorHAnsi"/>
          <w:noProof/>
        </w:rPr>
      </w:r>
      <w:r w:rsidR="004A44AD" w:rsidRPr="00F568AA">
        <w:rPr>
          <w:rFonts w:cstheme="minorHAnsi"/>
          <w:noProof/>
        </w:rPr>
        <w:fldChar w:fldCharType="end"/>
      </w:r>
      <w:r w:rsidR="007F744A" w:rsidRPr="00C36037">
        <w:rPr>
          <w:rFonts w:cstheme="minorHAnsi"/>
          <w:noProof/>
        </w:rPr>
      </w:r>
      <w:r w:rsidR="007F744A" w:rsidRPr="00C36037">
        <w:rPr>
          <w:rFonts w:cstheme="minorHAnsi"/>
          <w:noProof/>
        </w:rPr>
        <w:fldChar w:fldCharType="separate"/>
      </w:r>
      <w:r w:rsidR="004A44AD">
        <w:rPr>
          <w:rFonts w:cstheme="minorHAnsi"/>
          <w:noProof/>
        </w:rPr>
        <w:t>(4)</w:t>
      </w:r>
      <w:r w:rsidR="007F744A" w:rsidRPr="00C36037">
        <w:rPr>
          <w:rFonts w:cstheme="minorHAnsi"/>
          <w:noProof/>
        </w:rPr>
        <w:fldChar w:fldCharType="end"/>
      </w:r>
      <w:r w:rsidRPr="00C36037">
        <w:rPr>
          <w:rFonts w:cstheme="minorHAnsi"/>
        </w:rPr>
        <w:t>) highlighted significant genetic correlations across most psychiatric diagnoses</w:t>
      </w:r>
      <w:r w:rsidR="00B52D4C" w:rsidRPr="00C36037">
        <w:rPr>
          <w:rFonts w:cstheme="minorHAnsi"/>
        </w:rPr>
        <w:t xml:space="preserve"> </w:t>
      </w:r>
      <w:r w:rsidRPr="00C36037">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 </w:instrText>
      </w:r>
      <w:r w:rsidR="004A44AD">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5-8)</w:t>
      </w:r>
      <w:r w:rsidRPr="00C36037">
        <w:rPr>
          <w:rFonts w:cstheme="minorHAnsi"/>
        </w:rPr>
        <w:fldChar w:fldCharType="end"/>
      </w:r>
      <w:r w:rsidRPr="00C36037">
        <w:rPr>
          <w:rFonts w:cstheme="minorHAnsi"/>
        </w:rPr>
        <w:t xml:space="preserve">, unlike other neurological disorders such as Parkinson’s and Alzheimer's disease, which remained genetically distinct </w:t>
      </w:r>
      <w:r w:rsidRPr="00C36037">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 </w:instrText>
      </w:r>
      <w:r w:rsidR="004A44AD">
        <w:rPr>
          <w:rFonts w:cstheme="minorHAnsi"/>
        </w:rPr>
        <w:fldChar w:fldCharType="begin">
          <w:fldData xml:space="preserve">PEVuZE5vdGU+PENpdGU+PEF1dGhvcj5CcmFpbnN0b3JtPC9BdXRob3I+PFllYXI+MjAxODwvWWVh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==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bWFyay4mI3hEO0RlcGFydG1lbnQgb2YgQ2xpbmljYWwgU2NpZW5jZXMsIFVuaXZlcnNpdHkgb2Yg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==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9)</w:t>
      </w:r>
      <w:r w:rsidRPr="00C36037">
        <w:rPr>
          <w:rFonts w:cstheme="minorHAnsi"/>
        </w:rPr>
        <w:fldChar w:fldCharType="end"/>
      </w:r>
      <w:r w:rsidRPr="00C36037">
        <w:rPr>
          <w:rFonts w:cstheme="minorHAnsi"/>
        </w:rPr>
        <w:t xml:space="preserve">. A recent LDSC analysis of 11 major psychiatric diagnoses found that the genetic correlation between schizophrenia and bipolar disorder was 0.68, and the average of 55 genetic correlations between 11 diagnoses was 0.28 </w:t>
      </w:r>
      <w:r w:rsidRPr="00C36037">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 </w:instrText>
      </w:r>
      <w:r w:rsidR="004A44AD">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10)</w:t>
      </w:r>
      <w:r w:rsidRPr="00C36037">
        <w:rPr>
          <w:rFonts w:cstheme="minorHAnsi"/>
        </w:rPr>
        <w:fldChar w:fldCharType="end"/>
      </w:r>
      <w:r w:rsidRPr="00C36037">
        <w:rPr>
          <w:rFonts w:cstheme="minorHAnsi"/>
        </w:rPr>
        <w:t>.</w:t>
      </w:r>
    </w:p>
    <w:p w14:paraId="270CDD5B" w14:textId="77777777" w:rsidR="00CA2F42" w:rsidRPr="00C36037" w:rsidRDefault="00CA2F42" w:rsidP="00F41308">
      <w:pPr>
        <w:rPr>
          <w:rFonts w:cstheme="minorHAnsi"/>
        </w:rPr>
      </w:pPr>
    </w:p>
    <w:p w14:paraId="18A2B20A" w14:textId="458359C6" w:rsidR="007430B4" w:rsidRPr="00C36037" w:rsidRDefault="00C1416B" w:rsidP="00F41308">
      <w:pPr>
        <w:rPr>
          <w:rFonts w:cstheme="minorHAnsi"/>
        </w:rPr>
      </w:pPr>
      <w:r w:rsidRPr="00C36037">
        <w:t xml:space="preserve">The </w:t>
      </w:r>
      <w:r w:rsidR="0AE99454" w:rsidRPr="00C36037">
        <w:t xml:space="preserve">positive genetic manifold between diagnoses </w:t>
      </w:r>
      <w:r w:rsidR="00C14AE2" w:rsidRPr="00C36037">
        <w:t xml:space="preserve">is consistent with </w:t>
      </w:r>
      <w:r w:rsidR="00FF5685" w:rsidRPr="00C36037">
        <w:t>the idea of a</w:t>
      </w:r>
      <w:r w:rsidR="009C3F3B" w:rsidRPr="00C36037">
        <w:t xml:space="preserve"> </w:t>
      </w:r>
      <w:r w:rsidR="0AE99454" w:rsidRPr="00C36037">
        <w:t>general factor of psychopathology</w:t>
      </w:r>
      <w:r w:rsidR="00FF5685" w:rsidRPr="00C36037">
        <w:t xml:space="preserve"> </w:t>
      </w:r>
      <w:r w:rsidR="0022657B" w:rsidRPr="00C36037">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 </w:instrText>
      </w:r>
      <w:r w:rsidR="004A44AD">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DATA </w:instrText>
      </w:r>
      <w:r w:rsidR="004A44AD">
        <w:fldChar w:fldCharType="end"/>
      </w:r>
      <w:r w:rsidR="0022657B" w:rsidRPr="00C36037">
        <w:fldChar w:fldCharType="separate"/>
      </w:r>
      <w:r w:rsidR="004A44AD">
        <w:rPr>
          <w:noProof/>
        </w:rPr>
        <w:t>(11)</w:t>
      </w:r>
      <w:r w:rsidR="0022657B" w:rsidRPr="00C36037">
        <w:fldChar w:fldCharType="end"/>
      </w:r>
      <w:r w:rsidR="0022657B" w:rsidRPr="00C36037">
        <w:rPr>
          <w:rStyle w:val="CommentReference"/>
          <w:sz w:val="24"/>
          <w:szCs w:val="24"/>
        </w:rPr>
        <w:t xml:space="preserve">, </w:t>
      </w:r>
      <w:r w:rsidR="0AE99454" w:rsidRPr="00C36037">
        <w:t xml:space="preserve">called </w:t>
      </w:r>
      <w:r w:rsidR="0AE99454" w:rsidRPr="00C36037">
        <w:rPr>
          <w:i/>
          <w:iCs/>
        </w:rPr>
        <w:t>p</w:t>
      </w:r>
      <w:r w:rsidR="0AE99454" w:rsidRPr="00C36037">
        <w:t xml:space="preserve"> </w:t>
      </w:r>
      <w:r w:rsidR="008600CE" w:rsidRPr="00C36037">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 </w:instrText>
      </w:r>
      <w:r w:rsidR="004A44AD">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DATA </w:instrText>
      </w:r>
      <w:r w:rsidR="004A44AD">
        <w:fldChar w:fldCharType="end"/>
      </w:r>
      <w:r w:rsidR="008600CE" w:rsidRPr="00C36037">
        <w:fldChar w:fldCharType="separate"/>
      </w:r>
      <w:r w:rsidR="004A44AD">
        <w:rPr>
          <w:noProof/>
        </w:rPr>
        <w:t>(12)</w:t>
      </w:r>
      <w:r w:rsidR="008600CE" w:rsidRPr="00C36037">
        <w:fldChar w:fldCharType="end"/>
      </w:r>
      <w:r w:rsidR="00FF5685" w:rsidRPr="00C36037">
        <w:t>.</w:t>
      </w:r>
      <w:r w:rsidR="009C3F3B" w:rsidRPr="00C36037">
        <w:t xml:space="preserve"> </w:t>
      </w:r>
      <w:r w:rsidR="00B52D4C" w:rsidRPr="00C36037">
        <w:t xml:space="preserve">The p factor </w:t>
      </w:r>
      <w:r w:rsidR="000004D6" w:rsidRPr="00C36037">
        <w:t>describes</w:t>
      </w:r>
      <w:r w:rsidR="00B52D4C" w:rsidRPr="00C36037">
        <w:t xml:space="preserve"> the </w:t>
      </w:r>
      <w:r w:rsidR="00B52D4C" w:rsidRPr="00C36037">
        <w:rPr>
          <w:lang w:val="en-US"/>
        </w:rPr>
        <w:t xml:space="preserve">propensity to developing </w:t>
      </w:r>
      <w:r w:rsidR="00113FAD" w:rsidRPr="00C36037">
        <w:rPr>
          <w:lang w:val="en-US"/>
        </w:rPr>
        <w:t>all</w:t>
      </w:r>
      <w:r w:rsidR="00B52D4C" w:rsidRPr="00C36037">
        <w:rPr>
          <w:lang w:val="en-US"/>
        </w:rPr>
        <w:t xml:space="preserve"> forms of </w:t>
      </w:r>
      <w:r w:rsidR="008F289E" w:rsidRPr="00C36037">
        <w:rPr>
          <w:lang w:val="en-US"/>
        </w:rPr>
        <w:t>psychopathologies</w:t>
      </w:r>
      <w:r w:rsidR="00B52D4C" w:rsidRPr="00C36037">
        <w:rPr>
          <w:lang w:val="en-US"/>
        </w:rPr>
        <w:t xml:space="preserve"> </w:t>
      </w:r>
      <w:r w:rsidR="004C1FDF" w:rsidRPr="00C36037">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DATA </w:instrText>
      </w:r>
      <w:r w:rsidR="004A44AD">
        <w:rPr>
          <w:lang w:val="en-US"/>
        </w:rPr>
      </w:r>
      <w:r w:rsidR="004A44AD">
        <w:rPr>
          <w:lang w:val="en-US"/>
        </w:rPr>
        <w:fldChar w:fldCharType="end"/>
      </w:r>
      <w:r w:rsidR="004C1FDF" w:rsidRPr="00C36037">
        <w:rPr>
          <w:lang w:val="en-US"/>
        </w:rPr>
      </w:r>
      <w:r w:rsidR="004C1FDF" w:rsidRPr="00C36037">
        <w:rPr>
          <w:lang w:val="en-US"/>
        </w:rPr>
        <w:fldChar w:fldCharType="separate"/>
      </w:r>
      <w:r w:rsidR="004A44AD">
        <w:rPr>
          <w:noProof/>
          <w:lang w:val="en-US"/>
        </w:rPr>
        <w:t>(13)</w:t>
      </w:r>
      <w:r w:rsidR="004C1FDF" w:rsidRPr="00C36037">
        <w:rPr>
          <w:lang w:val="en-US"/>
        </w:rPr>
        <w:fldChar w:fldCharType="end"/>
      </w:r>
      <w:r w:rsidR="00B52D4C" w:rsidRPr="00C36037">
        <w:rPr>
          <w:lang w:val="en-US"/>
        </w:rPr>
        <w:t>, and</w:t>
      </w:r>
      <w:r w:rsidR="00113FAD" w:rsidRPr="00C36037">
        <w:rPr>
          <w:lang w:val="en-US"/>
        </w:rPr>
        <w:t xml:space="preserve"> </w:t>
      </w:r>
      <w:r w:rsidR="000004D6" w:rsidRPr="00C36037">
        <w:rPr>
          <w:lang w:val="en-US"/>
        </w:rPr>
        <w:t>reflects the comorbidit</w:t>
      </w:r>
      <w:r w:rsidR="00113FAD" w:rsidRPr="00C36037">
        <w:rPr>
          <w:lang w:val="en-US"/>
        </w:rPr>
        <w:t>ies</w:t>
      </w:r>
      <w:r w:rsidR="000004D6" w:rsidRPr="00C36037">
        <w:rPr>
          <w:lang w:val="en-US"/>
        </w:rPr>
        <w:t xml:space="preserve"> between psychiatric conditions that </w:t>
      </w:r>
      <w:r w:rsidR="00113FAD" w:rsidRPr="00C36037">
        <w:rPr>
          <w:lang w:val="en-US"/>
        </w:rPr>
        <w:t>have been</w:t>
      </w:r>
      <w:r w:rsidR="000004D6" w:rsidRPr="00C36037">
        <w:rPr>
          <w:lang w:val="en-US"/>
        </w:rPr>
        <w:t xml:space="preserve"> observed concurrently</w:t>
      </w:r>
      <w:r w:rsidR="00180DA5" w:rsidRPr="00C36037">
        <w:rPr>
          <w:lang w:val="en-US"/>
        </w:rPr>
        <w:t xml:space="preserve"> </w:t>
      </w:r>
      <w:r w:rsidR="00180DA5" w:rsidRPr="00C36037">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 </w:instrText>
      </w:r>
      <w:r w:rsidR="004A44AD">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DATA </w:instrText>
      </w:r>
      <w:r w:rsidR="004A44AD">
        <w:rPr>
          <w:lang w:val="en-US"/>
        </w:rPr>
      </w:r>
      <w:r w:rsidR="004A44AD">
        <w:rPr>
          <w:lang w:val="en-US"/>
        </w:rPr>
        <w:fldChar w:fldCharType="end"/>
      </w:r>
      <w:r w:rsidR="00180DA5" w:rsidRPr="00C36037">
        <w:rPr>
          <w:lang w:val="en-US"/>
        </w:rPr>
      </w:r>
      <w:r w:rsidR="00180DA5" w:rsidRPr="00C36037">
        <w:rPr>
          <w:lang w:val="en-US"/>
        </w:rPr>
        <w:fldChar w:fldCharType="separate"/>
      </w:r>
      <w:r w:rsidR="004A44AD">
        <w:rPr>
          <w:noProof/>
          <w:lang w:val="en-US"/>
        </w:rPr>
        <w:t>(14)</w:t>
      </w:r>
      <w:r w:rsidR="00180DA5" w:rsidRPr="00C36037">
        <w:rPr>
          <w:lang w:val="en-US"/>
        </w:rPr>
        <w:fldChar w:fldCharType="end"/>
      </w:r>
      <w:r w:rsidR="000004D6" w:rsidRPr="00C36037">
        <w:rPr>
          <w:lang w:val="en-US"/>
        </w:rPr>
        <w:t>, across the lifespan</w:t>
      </w:r>
      <w:r w:rsidR="00180DA5" w:rsidRPr="00C36037">
        <w:rPr>
          <w:lang w:val="en-US"/>
        </w:rPr>
        <w:t xml:space="preserve"> </w:t>
      </w:r>
      <w:r w:rsidR="009C7944" w:rsidRPr="00C36037">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 </w:instrText>
      </w:r>
      <w:r w:rsidR="004A44AD">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DATA </w:instrText>
      </w:r>
      <w:r w:rsidR="004A44AD">
        <w:rPr>
          <w:lang w:val="en-US"/>
        </w:rPr>
      </w:r>
      <w:r w:rsidR="004A44AD">
        <w:rPr>
          <w:lang w:val="en-US"/>
        </w:rPr>
        <w:fldChar w:fldCharType="end"/>
      </w:r>
      <w:r w:rsidR="009C7944" w:rsidRPr="00C36037">
        <w:rPr>
          <w:lang w:val="en-US"/>
        </w:rPr>
      </w:r>
      <w:r w:rsidR="009C7944" w:rsidRPr="00C36037">
        <w:rPr>
          <w:lang w:val="en-US"/>
        </w:rPr>
        <w:fldChar w:fldCharType="separate"/>
      </w:r>
      <w:r w:rsidR="004A44AD">
        <w:rPr>
          <w:noProof/>
          <w:lang w:val="en-US"/>
        </w:rPr>
        <w:t>(15, 16)</w:t>
      </w:r>
      <w:r w:rsidR="009C7944" w:rsidRPr="00C36037">
        <w:rPr>
          <w:lang w:val="en-US"/>
        </w:rPr>
        <w:fldChar w:fldCharType="end"/>
      </w:r>
      <w:r w:rsidR="00050193" w:rsidRPr="00C36037">
        <w:rPr>
          <w:lang w:val="en-US"/>
        </w:rPr>
        <w:t xml:space="preserve">, </w:t>
      </w:r>
      <w:r w:rsidR="000004D6" w:rsidRPr="00C36037">
        <w:rPr>
          <w:lang w:val="en-US"/>
        </w:rPr>
        <w:t xml:space="preserve"> and even across generations </w:t>
      </w:r>
      <w:r w:rsidR="00050193" w:rsidRPr="00C36037">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DATA </w:instrText>
      </w:r>
      <w:r w:rsidR="004A44AD">
        <w:rPr>
          <w:lang w:val="en-US"/>
        </w:rPr>
      </w:r>
      <w:r w:rsidR="004A44AD">
        <w:rPr>
          <w:lang w:val="en-US"/>
        </w:rPr>
        <w:fldChar w:fldCharType="end"/>
      </w:r>
      <w:r w:rsidR="00050193" w:rsidRPr="00C36037">
        <w:rPr>
          <w:lang w:val="en-US"/>
        </w:rPr>
      </w:r>
      <w:r w:rsidR="00050193" w:rsidRPr="00C36037">
        <w:rPr>
          <w:lang w:val="en-US"/>
        </w:rPr>
        <w:fldChar w:fldCharType="separate"/>
      </w:r>
      <w:r w:rsidR="004A44AD">
        <w:rPr>
          <w:noProof/>
          <w:lang w:val="en-US"/>
        </w:rPr>
        <w:t>(13, 17)</w:t>
      </w:r>
      <w:r w:rsidR="00050193" w:rsidRPr="00C36037">
        <w:rPr>
          <w:lang w:val="en-US"/>
        </w:rPr>
        <w:fldChar w:fldCharType="end"/>
      </w:r>
      <w:r w:rsidR="00DB24AA" w:rsidRPr="00C36037">
        <w:rPr>
          <w:lang w:val="en-US"/>
        </w:rPr>
        <w:t>.</w:t>
      </w:r>
      <w:r w:rsidR="000004D6" w:rsidRPr="00C36037">
        <w:rPr>
          <w:lang w:val="en-US"/>
        </w:rPr>
        <w:t xml:space="preserve"> </w:t>
      </w:r>
      <w:r w:rsidR="00AF3818" w:rsidRPr="00C36037">
        <w:t>A</w:t>
      </w:r>
      <w:r w:rsidR="000004D6" w:rsidRPr="00C36037">
        <w:t xml:space="preserve"> p factor has</w:t>
      </w:r>
      <w:r w:rsidR="009C3F3B" w:rsidRPr="00C36037">
        <w:t xml:space="preserve"> </w:t>
      </w:r>
      <w:r w:rsidR="00AF3818" w:rsidRPr="00C36037">
        <w:t xml:space="preserve">also </w:t>
      </w:r>
      <w:r w:rsidR="009C3F3B" w:rsidRPr="00C36037">
        <w:t>emerged fr</w:t>
      </w:r>
      <w:r w:rsidR="00FF5685" w:rsidRPr="00C36037">
        <w:t>o</w:t>
      </w:r>
      <w:r w:rsidR="009C3F3B" w:rsidRPr="00C36037">
        <w:t xml:space="preserve">m recent genetic and genomic studies </w:t>
      </w:r>
      <w:r w:rsidR="00DB24AA" w:rsidRPr="00C36037">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 </w:instrText>
      </w:r>
      <w:r w:rsidR="004A44AD">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DATA </w:instrText>
      </w:r>
      <w:r w:rsidR="004A44AD">
        <w:fldChar w:fldCharType="end"/>
      </w:r>
      <w:r w:rsidR="00DB24AA" w:rsidRPr="00C36037">
        <w:fldChar w:fldCharType="separate"/>
      </w:r>
      <w:r w:rsidR="004A44AD">
        <w:rPr>
          <w:noProof/>
        </w:rPr>
        <w:t>(8, 10, 18)</w:t>
      </w:r>
      <w:r w:rsidR="00DB24AA" w:rsidRPr="00C36037">
        <w:fldChar w:fldCharType="end"/>
      </w:r>
      <w:r w:rsidR="00DB24AA" w:rsidRPr="00C36037">
        <w:t>.</w:t>
      </w:r>
      <w:r w:rsidR="009C3F3B" w:rsidRPr="00C36037">
        <w:rPr>
          <w:lang w:val="en"/>
        </w:rPr>
        <w:t xml:space="preserve"> </w:t>
      </w:r>
      <w:r w:rsidR="0074340A" w:rsidRPr="00C36037">
        <w:rPr>
          <w:lang w:val="en"/>
        </w:rPr>
        <w:t>S</w:t>
      </w:r>
      <w:r w:rsidR="00CA2F42" w:rsidRPr="00C36037">
        <w:rPr>
          <w:lang w:val="en"/>
        </w:rPr>
        <w:t xml:space="preserve">hared genetic </w:t>
      </w:r>
      <w:r w:rsidR="0074340A" w:rsidRPr="00C36037">
        <w:rPr>
          <w:lang w:val="en"/>
        </w:rPr>
        <w:t>effects</w:t>
      </w:r>
      <w:r w:rsidR="00CA2F42" w:rsidRPr="00C36037">
        <w:rPr>
          <w:lang w:val="en"/>
        </w:rPr>
        <w:t xml:space="preserve"> across different disorder</w:t>
      </w:r>
      <w:r w:rsidR="009C3F3B" w:rsidRPr="00C36037">
        <w:rPr>
          <w:lang w:val="en"/>
        </w:rPr>
        <w:t xml:space="preserve"> dimensions</w:t>
      </w:r>
      <w:r w:rsidR="00CA2F42" w:rsidRPr="00C36037">
        <w:rPr>
          <w:lang w:val="en"/>
        </w:rPr>
        <w:t xml:space="preserve"> were</w:t>
      </w:r>
      <w:r w:rsidR="0074340A" w:rsidRPr="00C36037">
        <w:rPr>
          <w:lang w:val="en"/>
        </w:rPr>
        <w:t xml:space="preserve"> found to be</w:t>
      </w:r>
      <w:r w:rsidR="00CA2F42" w:rsidRPr="00C36037">
        <w:rPr>
          <w:lang w:val="en"/>
        </w:rPr>
        <w:t xml:space="preserve"> </w:t>
      </w:r>
      <w:r w:rsidR="0AE99454" w:rsidRPr="00C36037">
        <w:rPr>
          <w:lang w:val="en"/>
        </w:rPr>
        <w:t xml:space="preserve">stable </w:t>
      </w:r>
      <w:r w:rsidR="00CA2F42" w:rsidRPr="00C36037">
        <w:rPr>
          <w:lang w:val="en"/>
        </w:rPr>
        <w:t xml:space="preserve">over </w:t>
      </w:r>
      <w:r w:rsidR="00EB34D5" w:rsidRPr="00C36037">
        <w:rPr>
          <w:lang w:val="en"/>
        </w:rPr>
        <w:t>development</w:t>
      </w:r>
      <w:r w:rsidR="009C3F3B" w:rsidRPr="00C36037">
        <w:rPr>
          <w:lang w:val="en"/>
        </w:rPr>
        <w:t xml:space="preserve">, even when considering different measures and reporters </w:t>
      </w:r>
      <w:r w:rsidR="008600CE" w:rsidRPr="00C36037">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 </w:instrText>
      </w:r>
      <w:r w:rsidR="004A44AD">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DATA </w:instrText>
      </w:r>
      <w:r w:rsidR="004A44AD">
        <w:rPr>
          <w:lang w:val="en"/>
        </w:rPr>
      </w:r>
      <w:r w:rsidR="004A44AD">
        <w:rPr>
          <w:lang w:val="en"/>
        </w:rPr>
        <w:fldChar w:fldCharType="end"/>
      </w:r>
      <w:r w:rsidR="008600CE" w:rsidRPr="00C36037">
        <w:rPr>
          <w:lang w:val="en"/>
        </w:rPr>
      </w:r>
      <w:r w:rsidR="008600CE" w:rsidRPr="00C36037">
        <w:rPr>
          <w:lang w:val="en"/>
        </w:rPr>
        <w:fldChar w:fldCharType="separate"/>
      </w:r>
      <w:r w:rsidR="004A44AD">
        <w:rPr>
          <w:noProof/>
          <w:lang w:val="en"/>
        </w:rPr>
        <w:t>(18)</w:t>
      </w:r>
      <w:r w:rsidR="008600CE" w:rsidRPr="00C36037">
        <w:rPr>
          <w:lang w:val="en"/>
        </w:rPr>
        <w:fldChar w:fldCharType="end"/>
      </w:r>
      <w:r w:rsidR="0AE99454" w:rsidRPr="00C36037">
        <w:rPr>
          <w:lang w:val="en"/>
        </w:rPr>
        <w:t>.</w:t>
      </w:r>
      <w:r w:rsidR="00113FAD" w:rsidRPr="00C36037">
        <w:rPr>
          <w:lang w:val="en"/>
        </w:rPr>
        <w:t xml:space="preserve"> Capturing what cuts across diagnostic categories (i.e.,</w:t>
      </w:r>
      <w:r w:rsidR="00A37289" w:rsidRPr="00C36037">
        <w:rPr>
          <w:lang w:val="en"/>
        </w:rPr>
        <w:t xml:space="preserve"> a</w:t>
      </w:r>
      <w:r w:rsidR="00113FAD" w:rsidRPr="00C36037">
        <w:rPr>
          <w:lang w:val="en"/>
        </w:rPr>
        <w:t xml:space="preserve"> transdiagnostic approach)</w:t>
      </w:r>
      <w:r w:rsidR="00113FAD" w:rsidRPr="00C36037">
        <w:t xml:space="preserve"> was found to be</w:t>
      </w:r>
      <w:r w:rsidR="003806BA" w:rsidRPr="00C36037">
        <w:t xml:space="preserve"> more effective in predicting functional and life outcomes than individual diagnoses </w:t>
      </w:r>
      <w:r w:rsidR="00D470DE" w:rsidRPr="00C36037">
        <w:fldChar w:fldCharType="begin"/>
      </w:r>
      <w:r w:rsidR="004A44AD">
        <w:instrText xml:space="preserve"> ADDIN EN.CITE &lt;EndNote&gt;&lt;Cite&gt;&lt;Author&gt;Eaton&lt;/Author&gt;&lt;Year&gt;2023&lt;/Year&gt;&lt;RecNum&gt;491&lt;/RecNum&gt;&lt;DisplayText&gt;(19)&lt;/DisplayText&gt;&lt;record&gt;&lt;rec-number&gt;491&lt;/rec-number&gt;&lt;foreign-keys&gt;&lt;key app="EN" db-id="tp5va2a9wfxxeherxr25evea90w255pwxw9t" timestamp="1713732712" guid="cdd8d221-9db6-439a-995d-abb5339846c4"&gt;491&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rsidRPr="00C36037">
        <w:fldChar w:fldCharType="separate"/>
      </w:r>
      <w:r w:rsidR="004A44AD">
        <w:rPr>
          <w:noProof/>
        </w:rPr>
        <w:t>(19)</w:t>
      </w:r>
      <w:r w:rsidR="00D470DE" w:rsidRPr="00C36037">
        <w:fldChar w:fldCharType="end"/>
      </w:r>
      <w:r w:rsidR="0AE99454" w:rsidRPr="00C36037">
        <w:rPr>
          <w:rFonts w:cstheme="minorHAnsi"/>
        </w:rPr>
        <w:t xml:space="preserve">. </w:t>
      </w:r>
    </w:p>
    <w:p w14:paraId="4A59F8BE" w14:textId="77777777" w:rsidR="00EB661D" w:rsidRDefault="00EB661D" w:rsidP="00F41308">
      <w:pPr>
        <w:rPr>
          <w:rFonts w:cstheme="minorHAnsi"/>
        </w:rPr>
      </w:pPr>
    </w:p>
    <w:p w14:paraId="7B698077" w14:textId="4103129D" w:rsidR="00FC2C51" w:rsidRDefault="00EB661D" w:rsidP="00F41308">
      <w:pPr>
        <w:rPr>
          <w:lang w:val="en"/>
        </w:rPr>
      </w:pPr>
      <w:r w:rsidRPr="538AF2F1">
        <w:t xml:space="preserve">Therefore, isolating p from major psychiatric disorders could better capture the specific genetic effects associated with </w:t>
      </w:r>
      <w:r w:rsidR="006D26FF" w:rsidRPr="538AF2F1">
        <w:t>each</w:t>
      </w:r>
      <w:r w:rsidRPr="538AF2F1">
        <w:t xml:space="preserve"> disorder and provide a more precise understanding of disorder-specific biology</w:t>
      </w:r>
      <w:r w:rsidR="00EF1334" w:rsidRPr="538AF2F1">
        <w:t>. Previo</w:t>
      </w:r>
      <w:r w:rsidR="00A014F7" w:rsidRPr="538AF2F1">
        <w:t>us</w:t>
      </w:r>
      <w:r w:rsidR="00EF1334" w:rsidRPr="538AF2F1">
        <w:t xml:space="preserve"> </w:t>
      </w:r>
      <w:r w:rsidR="00DB330F" w:rsidRPr="538AF2F1">
        <w:t>research</w:t>
      </w:r>
      <w:r w:rsidR="00EF1334" w:rsidRPr="538AF2F1">
        <w:t xml:space="preserve"> </w:t>
      </w:r>
      <w:r w:rsidR="00FB5DC1" w:rsidRPr="538AF2F1">
        <w:t xml:space="preserve">that isolated transdiagnostic </w:t>
      </w:r>
      <w:r w:rsidR="0054595A" w:rsidRPr="538AF2F1">
        <w:t xml:space="preserve">effects </w:t>
      </w:r>
      <w:r w:rsidR="00FB5DC1" w:rsidRPr="538AF2F1">
        <w:t>to investigate</w:t>
      </w:r>
      <w:r w:rsidR="00EF1334" w:rsidRPr="538AF2F1">
        <w:t xml:space="preserve"> specificity revealed novel genetic profiles and biological pathways</w:t>
      </w:r>
      <w:r w:rsidR="00FB5DC1" w:rsidRPr="538AF2F1">
        <w:t xml:space="preserve"> </w:t>
      </w:r>
      <w:r w:rsidR="00FB3BCD" w:rsidRPr="538AF2F1">
        <w:t>in</w:t>
      </w:r>
      <w:r w:rsidR="0054595A" w:rsidRPr="538AF2F1">
        <w:t xml:space="preserve"> neurodevelopmental disorders </w:t>
      </w:r>
      <w:r w:rsidR="004F2300" w:rsidRPr="538AF2F1">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 </w:instrText>
      </w:r>
      <w:r w:rsidR="004A44AD">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DATA </w:instrText>
      </w:r>
      <w:r w:rsidR="004A44AD">
        <w:fldChar w:fldCharType="end"/>
      </w:r>
      <w:r w:rsidR="004F2300" w:rsidRPr="538AF2F1">
        <w:fldChar w:fldCharType="separate"/>
      </w:r>
      <w:r w:rsidR="004A44AD">
        <w:rPr>
          <w:noProof/>
        </w:rPr>
        <w:t>(20)</w:t>
      </w:r>
      <w:r w:rsidR="004F2300" w:rsidRPr="538AF2F1">
        <w:fldChar w:fldCharType="end"/>
      </w:r>
      <w:r w:rsidR="0054595A" w:rsidRPr="538AF2F1">
        <w:t xml:space="preserve"> and alcohol use disorder </w:t>
      </w:r>
      <w:r w:rsidR="000E2F28" w:rsidRPr="538AF2F1">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 </w:instrText>
      </w:r>
      <w:r w:rsidR="004A44AD">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DATA </w:instrText>
      </w:r>
      <w:r w:rsidR="004A44AD">
        <w:fldChar w:fldCharType="end"/>
      </w:r>
      <w:r w:rsidR="000E2F28" w:rsidRPr="538AF2F1">
        <w:fldChar w:fldCharType="separate"/>
      </w:r>
      <w:r w:rsidR="004A44AD">
        <w:rPr>
          <w:noProof/>
        </w:rPr>
        <w:t>(21)</w:t>
      </w:r>
      <w:r w:rsidR="000E2F28" w:rsidRPr="538AF2F1">
        <w:fldChar w:fldCharType="end"/>
      </w:r>
      <w:r w:rsidR="00EF1334" w:rsidRPr="538AF2F1">
        <w:t>.</w:t>
      </w:r>
      <w:r w:rsidR="00FB5DC1" w:rsidRPr="538AF2F1">
        <w:t xml:space="preserve"> </w:t>
      </w:r>
      <w:r w:rsidR="0AE99454" w:rsidRPr="003B35BB">
        <w:rPr>
          <w:lang w:val="en"/>
        </w:rPr>
        <w:t xml:space="preserve">In this study, we applied </w:t>
      </w:r>
      <w:r w:rsidR="00003ED4">
        <w:rPr>
          <w:lang w:val="en"/>
        </w:rPr>
        <w:t>g</w:t>
      </w:r>
      <w:r w:rsidR="0AE99454" w:rsidRPr="003B35BB">
        <w:rPr>
          <w:lang w:val="en"/>
        </w:rPr>
        <w:t>enomic Structural Equation Modelling (</w:t>
      </w:r>
      <w:r w:rsidR="00003ED4">
        <w:rPr>
          <w:lang w:val="en"/>
        </w:rPr>
        <w:t>g</w:t>
      </w:r>
      <w:r w:rsidR="0AE99454" w:rsidRPr="003B35BB">
        <w:rPr>
          <w:lang w:val="en"/>
        </w:rPr>
        <w:t xml:space="preserve">enomic SEM) </w:t>
      </w:r>
      <w:r w:rsidR="008600CE" w:rsidRPr="003B35BB">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 </w:instrText>
      </w:r>
      <w:r w:rsidR="004A44AD">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DATA </w:instrText>
      </w:r>
      <w:r w:rsidR="004A44AD">
        <w:rPr>
          <w:lang w:val="en"/>
        </w:rPr>
      </w:r>
      <w:r w:rsidR="004A44AD">
        <w:rPr>
          <w:lang w:val="en"/>
        </w:rPr>
        <w:fldChar w:fldCharType="end"/>
      </w:r>
      <w:r w:rsidR="008600CE" w:rsidRPr="003B35BB">
        <w:rPr>
          <w:lang w:val="en"/>
        </w:rPr>
      </w:r>
      <w:r w:rsidR="008600CE" w:rsidRPr="003B35BB">
        <w:rPr>
          <w:lang w:val="en"/>
        </w:rPr>
        <w:fldChar w:fldCharType="separate"/>
      </w:r>
      <w:r w:rsidR="004A44AD">
        <w:rPr>
          <w:noProof/>
          <w:lang w:val="en"/>
        </w:rPr>
        <w:t>(22)</w:t>
      </w:r>
      <w:r w:rsidR="008600CE" w:rsidRPr="003B35BB">
        <w:rPr>
          <w:lang w:val="en"/>
        </w:rPr>
        <w:fldChar w:fldCharType="end"/>
      </w:r>
      <w:r w:rsidR="0AE99454" w:rsidRPr="003B35BB">
        <w:rPr>
          <w:lang w:val="en"/>
        </w:rPr>
        <w:t xml:space="preserve"> </w:t>
      </w:r>
      <w:r w:rsidR="0058130D" w:rsidRPr="003B35BB">
        <w:rPr>
          <w:lang w:val="en"/>
        </w:rPr>
        <w:t>to isolate</w:t>
      </w:r>
      <w:r w:rsidR="0AE99454" w:rsidRPr="003B35BB">
        <w:rPr>
          <w:lang w:val="en"/>
        </w:rPr>
        <w:t xml:space="preserve"> </w:t>
      </w:r>
      <w:r w:rsidR="002149D1" w:rsidRPr="003B35BB">
        <w:rPr>
          <w:lang w:val="en"/>
        </w:rPr>
        <w:t>transdiagnostic</w:t>
      </w:r>
      <w:r w:rsidR="00C70A5C" w:rsidRPr="003B35BB">
        <w:rPr>
          <w:lang w:val="en"/>
        </w:rPr>
        <w:t xml:space="preserve"> </w:t>
      </w:r>
      <w:r w:rsidR="0AE99454" w:rsidRPr="003B35BB">
        <w:rPr>
          <w:lang w:val="en"/>
        </w:rPr>
        <w:t xml:space="preserve">genetic effects across 11 psychiatric disorders from genetic effects specific to each </w:t>
      </w:r>
      <w:r w:rsidR="002149D1" w:rsidRPr="003B35BB">
        <w:rPr>
          <w:lang w:val="en"/>
        </w:rPr>
        <w:t>psychiatric condition</w:t>
      </w:r>
      <w:r w:rsidR="0AE99454" w:rsidRPr="003B35BB">
        <w:rPr>
          <w:lang w:val="en"/>
        </w:rPr>
        <w:t xml:space="preserve">. As shorthand, we refer to these disorder-specific genetic effects as </w:t>
      </w:r>
      <w:r w:rsidR="0AE99454" w:rsidRPr="538AF2F1">
        <w:rPr>
          <w:i/>
          <w:iCs/>
          <w:lang w:val="en"/>
        </w:rPr>
        <w:t>non-p</w:t>
      </w:r>
      <w:r w:rsidR="00D7534E" w:rsidRPr="538AF2F1">
        <w:rPr>
          <w:i/>
          <w:iCs/>
          <w:lang w:val="en"/>
        </w:rPr>
        <w:t xml:space="preserve"> </w:t>
      </w:r>
      <w:r w:rsidR="00D7534E" w:rsidRPr="003B35BB">
        <w:rPr>
          <w:lang w:val="en"/>
        </w:rPr>
        <w:t xml:space="preserve">to describe </w:t>
      </w:r>
      <w:r w:rsidR="0AE99454" w:rsidRPr="003B35BB">
        <w:rPr>
          <w:lang w:val="en"/>
        </w:rPr>
        <w:t>residual genetic variance independent of genomically identified p. We used summary statistics from these non-p GWA</w:t>
      </w:r>
      <w:r w:rsidR="006B72C0" w:rsidRPr="003B35BB">
        <w:rPr>
          <w:lang w:val="en"/>
        </w:rPr>
        <w:t xml:space="preserve"> analyses</w:t>
      </w:r>
      <w:r w:rsidR="0AE99454" w:rsidRPr="003B35BB">
        <w:rPr>
          <w:lang w:val="en"/>
        </w:rPr>
        <w:t xml:space="preserve"> to </w:t>
      </w:r>
      <w:r w:rsidR="00FC2C51" w:rsidRPr="538AF2F1">
        <w:rPr>
          <w:lang w:val="en"/>
        </w:rPr>
        <w:t xml:space="preserve">estimate SNP </w:t>
      </w:r>
      <w:proofErr w:type="gramStart"/>
      <w:r w:rsidR="00FC2C51" w:rsidRPr="538AF2F1">
        <w:rPr>
          <w:lang w:val="en"/>
        </w:rPr>
        <w:t>heritability</w:t>
      </w:r>
      <w:r w:rsidR="5BB13B86" w:rsidRPr="538AF2F1">
        <w:rPr>
          <w:lang w:val="en"/>
        </w:rPr>
        <w:t xml:space="preserve">, </w:t>
      </w:r>
      <w:r w:rsidR="00FC2C51" w:rsidRPr="538AF2F1">
        <w:rPr>
          <w:lang w:val="en"/>
        </w:rPr>
        <w:t xml:space="preserve"> genetic</w:t>
      </w:r>
      <w:proofErr w:type="gramEnd"/>
      <w:r w:rsidR="00FC2C51" w:rsidRPr="538AF2F1">
        <w:rPr>
          <w:lang w:val="en"/>
        </w:rPr>
        <w:t xml:space="preserve"> correlations between the disorders beyond transdiagnostic effects, and their correlations with external </w:t>
      </w:r>
      <w:proofErr w:type="spellStart"/>
      <w:r w:rsidR="00FC2C51" w:rsidRPr="538AF2F1">
        <w:rPr>
          <w:lang w:val="en"/>
        </w:rPr>
        <w:t>biobehavioural</w:t>
      </w:r>
      <w:proofErr w:type="spellEnd"/>
      <w:r w:rsidR="00FC2C51" w:rsidRPr="538AF2F1">
        <w:rPr>
          <w:lang w:val="en"/>
        </w:rPr>
        <w:t xml:space="preserve"> traits. We hypothesized that non-p traits will provide us with novel insight into the genetic architecture of psychiatric disorders and their correlations</w:t>
      </w:r>
      <w:r w:rsidR="0097641F">
        <w:rPr>
          <w:lang w:val="en"/>
        </w:rPr>
        <w:t xml:space="preserve"> with </w:t>
      </w:r>
      <w:r w:rsidR="003662FE">
        <w:rPr>
          <w:lang w:val="en"/>
        </w:rPr>
        <w:t>o</w:t>
      </w:r>
      <w:r w:rsidR="0097641F">
        <w:rPr>
          <w:lang w:val="en"/>
        </w:rPr>
        <w:t>ther disorders and traits</w:t>
      </w:r>
      <w:r w:rsidR="00FC2C51" w:rsidRPr="538AF2F1">
        <w:rPr>
          <w:lang w:val="en"/>
        </w:rPr>
        <w:t xml:space="preserve">, consequently informing research and practice into diagnostics and treatment.  </w:t>
      </w:r>
    </w:p>
    <w:p w14:paraId="7592D93D" w14:textId="77777777" w:rsidR="00061CA3" w:rsidRDefault="00061CA3" w:rsidP="00F41308">
      <w:pPr>
        <w:rPr>
          <w:lang w:val="en"/>
        </w:rPr>
      </w:pPr>
    </w:p>
    <w:p w14:paraId="411EB424" w14:textId="77777777" w:rsidR="001E10A0" w:rsidRPr="001E10A0" w:rsidRDefault="001E10A0" w:rsidP="001273DC"/>
    <w:p w14:paraId="270FE3CD" w14:textId="3F70B6D1" w:rsidR="00417FAF" w:rsidRPr="00464885" w:rsidRDefault="00417FAF" w:rsidP="00417FAF">
      <w:pPr>
        <w:pStyle w:val="Heading1"/>
        <w:spacing w:beforeLines="20" w:before="48" w:line="288" w:lineRule="exact"/>
        <w:rPr>
          <w:rFonts w:asciiTheme="minorHAnsi" w:hAnsiTheme="minorHAnsi" w:cstheme="minorHAnsi"/>
        </w:rPr>
      </w:pPr>
      <w:r w:rsidRPr="00464885">
        <w:rPr>
          <w:rFonts w:asciiTheme="minorHAnsi" w:hAnsiTheme="minorHAnsi" w:cstheme="minorHAnsi"/>
        </w:rPr>
        <w:t>M</w:t>
      </w:r>
      <w:r>
        <w:rPr>
          <w:rFonts w:asciiTheme="minorHAnsi" w:hAnsiTheme="minorHAnsi" w:cstheme="minorHAnsi"/>
        </w:rPr>
        <w:t>ethods</w:t>
      </w:r>
      <w:r w:rsidR="008D0FF0">
        <w:rPr>
          <w:rFonts w:asciiTheme="minorHAnsi" w:hAnsiTheme="minorHAnsi" w:cstheme="minorHAnsi"/>
        </w:rPr>
        <w:t xml:space="preserve"> and Materials</w:t>
      </w:r>
    </w:p>
    <w:p w14:paraId="27A2FB3A" w14:textId="77777777" w:rsidR="00417FAF" w:rsidRPr="00464885" w:rsidRDefault="00417FAF" w:rsidP="00417FAF">
      <w:pPr>
        <w:spacing w:beforeLines="20" w:before="48" w:line="288" w:lineRule="exact"/>
        <w:rPr>
          <w:rFonts w:eastAsia="Calibri" w:cstheme="minorHAnsi"/>
        </w:rPr>
      </w:pPr>
    </w:p>
    <w:p w14:paraId="328CAC0C" w14:textId="5FE0DDC6" w:rsidR="00417FAF" w:rsidRPr="001273DC" w:rsidRDefault="00417FAF" w:rsidP="00417FAF">
      <w:pPr>
        <w:spacing w:beforeLines="20" w:before="48" w:line="288" w:lineRule="exact"/>
        <w:rPr>
          <w:rFonts w:eastAsia="Calibri"/>
          <w:color w:val="000000" w:themeColor="text1"/>
        </w:rPr>
      </w:pPr>
      <w:r w:rsidRPr="00E75C75">
        <w:rPr>
          <w:rFonts w:eastAsia="Calibri"/>
          <w:color w:val="000000" w:themeColor="text1"/>
        </w:rPr>
        <w:t xml:space="preserve">The article is accompanied by </w:t>
      </w:r>
      <w:r w:rsidRPr="00E75C75">
        <w:rPr>
          <w:rFonts w:eastAsia="Calibri"/>
          <w:color w:val="000000" w:themeColor="text1"/>
          <w:u w:val="single"/>
        </w:rPr>
        <w:t>Supplementary Information</w:t>
      </w:r>
      <w:r>
        <w:rPr>
          <w:rFonts w:eastAsia="Calibri"/>
          <w:color w:val="000000" w:themeColor="text1"/>
        </w:rPr>
        <w:t xml:space="preserve"> </w:t>
      </w:r>
      <w:r w:rsidRPr="001273DC">
        <w:rPr>
          <w:rFonts w:eastAsia="Calibri"/>
          <w:color w:val="000000" w:themeColor="text1"/>
        </w:rPr>
        <w:t xml:space="preserve">and the study followed a </w:t>
      </w:r>
      <w:hyperlink r:id="rId11" w:history="1">
        <w:r w:rsidRPr="001273DC">
          <w:rPr>
            <w:rStyle w:val="Hyperlink"/>
            <w:rFonts w:eastAsia="Calibri"/>
          </w:rPr>
          <w:t>preregistered analysis plan</w:t>
        </w:r>
      </w:hyperlink>
      <w:r w:rsidRPr="001273DC">
        <w:rPr>
          <w:rFonts w:eastAsia="Calibri"/>
          <w:color w:val="000000" w:themeColor="text1"/>
        </w:rPr>
        <w:t>.</w:t>
      </w:r>
      <w:r w:rsidR="00061CA3">
        <w:rPr>
          <w:rFonts w:eastAsia="Calibri"/>
          <w:color w:val="000000" w:themeColor="text1"/>
        </w:rPr>
        <w:t xml:space="preserve"> Deviat</w:t>
      </w:r>
      <w:r w:rsidR="008E29CD">
        <w:rPr>
          <w:rFonts w:eastAsia="Calibri"/>
          <w:color w:val="000000" w:themeColor="text1"/>
        </w:rPr>
        <w:t>i</w:t>
      </w:r>
      <w:r w:rsidR="00061CA3">
        <w:rPr>
          <w:rFonts w:eastAsia="Calibri"/>
          <w:color w:val="000000" w:themeColor="text1"/>
        </w:rPr>
        <w:t>ons from preregister</w:t>
      </w:r>
      <w:r w:rsidR="008E29CD">
        <w:rPr>
          <w:rFonts w:eastAsia="Calibri"/>
          <w:color w:val="000000" w:themeColor="text1"/>
        </w:rPr>
        <w:t>e</w:t>
      </w:r>
      <w:r w:rsidR="00061CA3">
        <w:rPr>
          <w:rFonts w:eastAsia="Calibri"/>
          <w:color w:val="000000" w:themeColor="text1"/>
        </w:rPr>
        <w:t>d analyses are described in Supplementary Note 1</w:t>
      </w:r>
      <w:r w:rsidR="005D6BCA">
        <w:rPr>
          <w:rFonts w:eastAsia="Calibri"/>
          <w:color w:val="000000" w:themeColor="text1"/>
        </w:rPr>
        <w:t>.</w:t>
      </w:r>
    </w:p>
    <w:p w14:paraId="7C88040A" w14:textId="77777777" w:rsidR="00417FAF" w:rsidRPr="00A74E33" w:rsidRDefault="00417FAF" w:rsidP="00417FAF">
      <w:pPr>
        <w:pStyle w:val="Heading2"/>
        <w:spacing w:beforeLines="100" w:before="240" w:line="288" w:lineRule="exact"/>
        <w:rPr>
          <w:rFonts w:asciiTheme="minorHAnsi" w:hAnsiTheme="minorHAnsi" w:cstheme="minorHAnsi"/>
          <w:i w:val="0"/>
          <w:iCs/>
        </w:rPr>
      </w:pPr>
      <w:r w:rsidRPr="00A74E33">
        <w:rPr>
          <w:rFonts w:asciiTheme="minorHAnsi" w:hAnsiTheme="minorHAnsi" w:cstheme="minorHAnsi"/>
          <w:i w:val="0"/>
          <w:iCs/>
        </w:rPr>
        <w:lastRenderedPageBreak/>
        <w:t xml:space="preserve">GWAS summary statistics </w:t>
      </w:r>
    </w:p>
    <w:p w14:paraId="17297D64" w14:textId="77777777" w:rsidR="00F212BF" w:rsidRDefault="00F212BF" w:rsidP="00F212BF">
      <w:pPr>
        <w:rPr>
          <w:rFonts w:eastAsia="Calibri"/>
          <w:color w:val="000000" w:themeColor="text1"/>
        </w:rPr>
      </w:pPr>
    </w:p>
    <w:p w14:paraId="6CA47B39" w14:textId="510F424B" w:rsidR="00F212BF" w:rsidRPr="00845EFE" w:rsidRDefault="00417FAF" w:rsidP="00845EFE">
      <w:pPr>
        <w:rPr>
          <w:rFonts w:eastAsia="Calibri"/>
          <w:color w:val="000000" w:themeColor="text1"/>
        </w:rPr>
      </w:pPr>
      <w:r w:rsidRPr="105FBAAB">
        <w:rPr>
          <w:rFonts w:eastAsia="Calibri"/>
          <w:color w:val="000000" w:themeColor="text1"/>
        </w:rPr>
        <w:t xml:space="preserve">We used </w:t>
      </w:r>
      <w:r w:rsidR="389C0C52" w:rsidRPr="105FBAAB">
        <w:rPr>
          <w:rFonts w:eastAsia="Calibri"/>
          <w:color w:val="000000" w:themeColor="text1"/>
        </w:rPr>
        <w:t xml:space="preserve">the </w:t>
      </w:r>
      <w:r w:rsidR="00A7494A">
        <w:rPr>
          <w:rFonts w:eastAsia="Calibri"/>
          <w:color w:val="000000" w:themeColor="text1"/>
        </w:rPr>
        <w:t>latest</w:t>
      </w:r>
      <w:r w:rsidR="389C0C52" w:rsidRPr="105FBAAB">
        <w:rPr>
          <w:rFonts w:eastAsia="Calibri"/>
          <w:color w:val="000000" w:themeColor="text1"/>
        </w:rPr>
        <w:t xml:space="preserve"> </w:t>
      </w:r>
      <w:r w:rsidRPr="105FBAAB">
        <w:rPr>
          <w:rFonts w:eastAsia="Calibri"/>
          <w:color w:val="000000" w:themeColor="text1"/>
        </w:rPr>
        <w:t>publicly available summary statistics from GWA studies of 11 major psychiatric disorders</w:t>
      </w:r>
      <w:r w:rsidR="0048254F">
        <w:rPr>
          <w:rFonts w:eastAsia="Calibri"/>
          <w:color w:val="000000" w:themeColor="text1"/>
        </w:rPr>
        <w:t>, including attention deficit hyperactivity disorder (ADH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EZW1vbnRpczwvQXV0aG9yPjxZZWFyPjIwMjM8L1llYXI+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=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EZW1vbnRpczwvQXV0aG9yPjxZZWFyPjIwMjM8L1llYXI+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=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3)</w:t>
      </w:r>
      <w:r w:rsidR="0065506B">
        <w:rPr>
          <w:rFonts w:eastAsia="Calibri"/>
          <w:color w:val="000000" w:themeColor="text1"/>
        </w:rPr>
        <w:fldChar w:fldCharType="end"/>
      </w:r>
      <w:r w:rsidR="0048254F">
        <w:rPr>
          <w:rFonts w:eastAsia="Calibri"/>
          <w:color w:val="000000" w:themeColor="text1"/>
        </w:rPr>
        <w:t>), anorexia nervosa (AN</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XYXRzb248L0F1dGhvcj48WWVhcj4yMDE5PC9ZZWFyPjxS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L3BlcmlvZGljYWw+PHBh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XYXRzb248L0F1dGhvcj48WWVhcj4yMDE5PC9ZZWFyPjxS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L3BlcmlvZGljYWw+PHBh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4)</w:t>
      </w:r>
      <w:r w:rsidR="0065506B">
        <w:rPr>
          <w:rFonts w:eastAsia="Calibri"/>
          <w:color w:val="000000" w:themeColor="text1"/>
        </w:rPr>
        <w:fldChar w:fldCharType="end"/>
      </w:r>
      <w:r w:rsidR="0048254F">
        <w:rPr>
          <w:rFonts w:eastAsia="Calibri"/>
          <w:color w:val="000000" w:themeColor="text1"/>
        </w:rPr>
        <w:t>), anxiety disorder (ANX</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QdXJ2ZXM8L0F1dGhvcj48WWVhcj4yMDIwPC9ZZWFyPjxS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QdXJ2ZXM8L0F1dGhvcj48WWVhcj4yMDIwPC9ZZWFyPjxS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5)</w:t>
      </w:r>
      <w:r w:rsidR="0065506B">
        <w:rPr>
          <w:rFonts w:eastAsia="Calibri"/>
          <w:color w:val="000000" w:themeColor="text1"/>
        </w:rPr>
        <w:fldChar w:fldCharType="end"/>
      </w:r>
      <w:r w:rsidR="0048254F">
        <w:rPr>
          <w:rFonts w:eastAsia="Calibri"/>
          <w:color w:val="000000" w:themeColor="text1"/>
        </w:rPr>
        <w:t>), autism spectrum disorder (AS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Hcm92ZTwvQXV0aG9yPjxZZWFyPjIwMTk8L1llYXI+PFJl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LUh1bWFu
IEdlbmV0aWNzLCBBYXJodXMgVW5pdmVyc2l0eSwgQWFyaHVzLCBEZW5tYXJrLiYjeEQ7QmlvaW5m
b3JtYXRpY3MgUmVzZWFyY2ggQ2VudHJl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IYXJ2YXJkIGFuZCBN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MT48Y3VzdG9tMj5Q
TUM2NDU0ODk4PC9jdXN0b20yPjxlbGVjdHJvbmljLXJlc291cmNlLW51bT4xMC4xMDM4L3M0MTU4
OC0wMTktMDM0NC04PC9lbGVjdHJvbmljLXJlc291cmNlLW51bT48cmVtb3RlLWRhdGFiYXNlLW5h
bWU+TWVkbGluZTwvcmVtb3RlLWRhdGFiYXNlLW5hbWU+PHJlbW90ZS1kYXRhYmFzZS1wcm92aWRl
cj5OTE08L3JlbW90ZS1kYXRhYmFzZS1wcm92aWRlcj48L3JlY29yZD48L0NpdGU+PC9FbmROb3Rl
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Hcm92ZTwvQXV0aG9yPjxZZWFyPjIwMTk8L1llYXI+PFJl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LUh1bWFu
IEdlbmV0aWNzLCBBYXJodXMgVW5pdmVyc2l0eSwgQWFyaHVzLCBEZW5tYXJrLiYjeEQ7QmlvaW5m
b3JtYXRpY3MgUmVzZWFyY2ggQ2VudHJl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IYXJ2YXJkIGFuZCBN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MT48Y3VzdG9tMj5Q
TUM2NDU0ODk4PC9jdXN0b20yPjxlbGVjdHJvbmljLXJlc291cmNlLW51bT4xMC4xMDM4L3M0MTU4
OC0wMTktMDM0NC04PC9lbGVjdHJvbmljLXJlc291cmNlLW51bT48cmVtb3RlLWRhdGFiYXNlLW5h
bWU+TWVkbGluZTwvcmVtb3RlLWRhdGFiYXNlLW5hbWU+PHJlbW90ZS1kYXRhYmFzZS1wcm92aWRl
cj5OTE08L3JlbW90ZS1kYXRhYmFzZS1wcm92aWRlcj48L3JlY29yZD48L0NpdGU+PC9FbmROb3Rl
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6)</w:t>
      </w:r>
      <w:r w:rsidR="0065506B">
        <w:rPr>
          <w:rFonts w:eastAsia="Calibri"/>
          <w:color w:val="000000" w:themeColor="text1"/>
        </w:rPr>
        <w:fldChar w:fldCharType="end"/>
      </w:r>
      <w:r w:rsidR="0048254F">
        <w:rPr>
          <w:rFonts w:eastAsia="Calibri"/>
          <w:color w:val="000000" w:themeColor="text1"/>
        </w:rPr>
        <w:t>), bipolar disorder (BIP</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YXBlbGlnZSBVbml2ZXJzaXRldCBGYWt1bHRldCBmb3IgTmF0dXJ2aXRlbnNrYXAgb2cgVGVrbm9s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NdWxsaW5zPC9BdXRob3I+PFllYXI+MjAyMTwvWWVhcj48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==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begin">
          <w:fldData xml:space="preserve">YXBlbGlnZSBVbml2ZXJzaXRldCBGYWt1bHRldCBmb3IgTmF0dXJ2aXRlbnNrYXAgb2cgVGVrbm9s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7)</w:t>
      </w:r>
      <w:r w:rsidR="0065506B">
        <w:rPr>
          <w:rFonts w:eastAsia="Calibri"/>
          <w:color w:val="000000" w:themeColor="text1"/>
        </w:rPr>
        <w:fldChar w:fldCharType="end"/>
      </w:r>
      <w:r w:rsidR="0048254F">
        <w:rPr>
          <w:rFonts w:eastAsia="Calibri"/>
          <w:color w:val="000000" w:themeColor="text1"/>
        </w:rPr>
        <w:t>), major depressive disorder (MD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Ib3dhcmQ8L0F1dGhvcj48WWVhcj4yMDE5PC9ZZWFyPjxS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Ib3dhcmQ8L0F1dGhvcj48WWVhcj4yMDE5PC9ZZWFyPjxS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8)</w:t>
      </w:r>
      <w:r w:rsidR="0065506B">
        <w:rPr>
          <w:rFonts w:eastAsia="Calibri"/>
          <w:color w:val="000000" w:themeColor="text1"/>
        </w:rPr>
        <w:fldChar w:fldCharType="end"/>
      </w:r>
      <w:r w:rsidR="0048254F">
        <w:rPr>
          <w:rFonts w:eastAsia="Calibri"/>
          <w:color w:val="000000" w:themeColor="text1"/>
        </w:rPr>
        <w:t>), obsessive-compulsive disorder (OC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JbnRlcm5hdGlvbmFsIE9ic2Vzc2l2ZSBDb21wdWxzaXZl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JbnRlcm5hdGlvbmFsIE9ic2Vzc2l2ZSBDb21wdWxzaXZl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9)</w:t>
      </w:r>
      <w:r w:rsidR="0065506B">
        <w:rPr>
          <w:rFonts w:eastAsia="Calibri"/>
          <w:color w:val="000000" w:themeColor="text1"/>
        </w:rPr>
        <w:fldChar w:fldCharType="end"/>
      </w:r>
      <w:r w:rsidR="0048254F">
        <w:rPr>
          <w:rFonts w:eastAsia="Calibri"/>
          <w:color w:val="000000" w:themeColor="text1"/>
        </w:rPr>
        <w:t>), posttraumatic stress disorder (PTS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OaWV2ZXJnZWx0PC9BdXRob3I+PFllYXI+MjAxOTwvWWVh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OaWV2ZXJnZWx0PC9BdXRob3I+PFllYXI+MjAxOTwvWWVh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30)</w:t>
      </w:r>
      <w:r w:rsidR="0065506B">
        <w:rPr>
          <w:rFonts w:eastAsia="Calibri"/>
          <w:color w:val="000000" w:themeColor="text1"/>
        </w:rPr>
        <w:fldChar w:fldCharType="end"/>
      </w:r>
      <w:r w:rsidR="0048254F">
        <w:rPr>
          <w:rFonts w:eastAsia="Calibri"/>
          <w:color w:val="000000" w:themeColor="text1"/>
        </w:rPr>
        <w:t xml:space="preserve">), </w:t>
      </w:r>
      <w:r w:rsidR="00190458">
        <w:rPr>
          <w:rFonts w:eastAsia="Calibri"/>
          <w:color w:val="000000" w:themeColor="text1"/>
        </w:rPr>
        <w:t>problematic alcohol use (ALC</w:t>
      </w:r>
      <w:r w:rsidR="0065506B">
        <w:rPr>
          <w:rFonts w:eastAsiaTheme="minorEastAsia" w:hint="eastAsia"/>
          <w:color w:val="000000" w:themeColor="text1"/>
          <w:lang w:eastAsia="zh-CN"/>
        </w:rPr>
        <w:t xml:space="preserve">H </w:t>
      </w:r>
      <w:r w:rsidR="0065506B">
        <w:rPr>
          <w:rFonts w:eastAsiaTheme="minorEastAsia"/>
          <w:color w:val="000000" w:themeColor="text1"/>
          <w:lang w:eastAsia="zh-CN"/>
        </w:rPr>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65506B">
        <w:rPr>
          <w:rFonts w:eastAsiaTheme="minorEastAsia"/>
          <w:color w:val="000000" w:themeColor="text1"/>
          <w:lang w:eastAsia="zh-CN"/>
        </w:rPr>
        <w:instrText xml:space="preserve"> ADDIN EN.CITE </w:instrText>
      </w:r>
      <w:r w:rsidR="0065506B">
        <w:rPr>
          <w:rFonts w:eastAsiaTheme="minorEastAsia"/>
          <w:color w:val="000000" w:themeColor="text1"/>
          <w:lang w:eastAsia="zh-CN"/>
        </w:rPr>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r>
      <w:r w:rsidR="0065506B">
        <w:rPr>
          <w:rFonts w:eastAsiaTheme="minorEastAsia"/>
          <w:color w:val="000000" w:themeColor="text1"/>
          <w:lang w:eastAsia="zh-CN"/>
        </w:rPr>
        <w:fldChar w:fldCharType="separate"/>
      </w:r>
      <w:r w:rsidR="0065506B">
        <w:rPr>
          <w:rFonts w:eastAsiaTheme="minorEastAsia"/>
          <w:noProof/>
          <w:color w:val="000000" w:themeColor="text1"/>
          <w:lang w:eastAsia="zh-CN"/>
        </w:rPr>
        <w:t>(21)</w:t>
      </w:r>
      <w:r w:rsidR="0065506B">
        <w:rPr>
          <w:rFonts w:eastAsiaTheme="minorEastAsia"/>
          <w:color w:val="000000" w:themeColor="text1"/>
          <w:lang w:eastAsia="zh-CN"/>
        </w:rPr>
        <w:fldChar w:fldCharType="end"/>
      </w:r>
      <w:r w:rsidR="00190458">
        <w:rPr>
          <w:rFonts w:eastAsia="Calibri"/>
          <w:color w:val="000000" w:themeColor="text1"/>
        </w:rPr>
        <w:t xml:space="preserve">), </w:t>
      </w:r>
      <w:r w:rsidR="0048254F">
        <w:rPr>
          <w:rFonts w:eastAsia="Calibri"/>
          <w:color w:val="000000" w:themeColor="text1"/>
        </w:rPr>
        <w:t>schizophrenia (SCZ</w:t>
      </w:r>
      <w:r w:rsidR="0065506B">
        <w:rPr>
          <w:rFonts w:eastAsiaTheme="minorEastAsia" w:hint="eastAsia"/>
          <w:color w:val="000000" w:themeColor="text1"/>
          <w:lang w:eastAsia="zh-CN"/>
        </w:rPr>
        <w:t xml:space="preserve"> </w:t>
      </w:r>
      <w:r w:rsidR="0065506B">
        <w:rPr>
          <w:rFonts w:eastAsiaTheme="minorEastAsia"/>
          <w:color w:val="000000" w:themeColor="text1"/>
          <w:lang w:eastAsia="zh-CN"/>
        </w:rPr>
        <w:fldChar w:fldCharType="begin">
          <w:fldData xml:space="preserve">b3V0aCBXYWxlcywgQXVzdHJhbGlhLiYjeEQ7RGVwYXJ0bWVudCBvZiBHZW5ldGljcyBhbmQgUGF0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</w:fldData>
        </w:fldChar>
      </w:r>
      <w:r w:rsidR="0065506B">
        <w:rPr>
          <w:rFonts w:eastAsiaTheme="minorEastAsia"/>
          <w:color w:val="000000" w:themeColor="text1"/>
          <w:lang w:eastAsia="zh-CN"/>
        </w:rPr>
        <w:instrText xml:space="preserve"> ADDIN EN.CITE </w:instrText>
      </w:r>
      <w:r w:rsidR="0065506B">
        <w:rPr>
          <w:rFonts w:eastAsiaTheme="minorEastAsia"/>
          <w:color w:val="000000" w:themeColor="text1"/>
          <w:lang w:eastAsia="zh-CN"/>
        </w:rPr>
        <w:fldChar w:fldCharType="begin">
          <w:fldData xml:space="preserve">PEVuZE5vdGU+PENpdGU+PEF1dGhvcj5UcnViZXRza295PC9BdXRob3I+PFllYXI+MjAyMjwvWWVh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==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fldChar w:fldCharType="begin">
          <w:fldData xml:space="preserve">b3V0aCBXYWxlcywgQXVzdHJhbGlhLiYjeEQ7RGVwYXJ0bWVudCBvZiBHZW5ldGljcyBhbmQgUGF0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r>
      <w:r w:rsidR="0065506B">
        <w:rPr>
          <w:rFonts w:eastAsiaTheme="minorEastAsia"/>
          <w:color w:val="000000" w:themeColor="text1"/>
          <w:lang w:eastAsia="zh-CN"/>
        </w:rPr>
        <w:fldChar w:fldCharType="separate"/>
      </w:r>
      <w:r w:rsidR="0065506B">
        <w:rPr>
          <w:rFonts w:eastAsiaTheme="minorEastAsia"/>
          <w:noProof/>
          <w:color w:val="000000" w:themeColor="text1"/>
          <w:lang w:eastAsia="zh-CN"/>
        </w:rPr>
        <w:t>(31)</w:t>
      </w:r>
      <w:r w:rsidR="0065506B">
        <w:rPr>
          <w:rFonts w:eastAsiaTheme="minorEastAsia"/>
          <w:color w:val="000000" w:themeColor="text1"/>
          <w:lang w:eastAsia="zh-CN"/>
        </w:rPr>
        <w:fldChar w:fldCharType="end"/>
      </w:r>
      <w:r w:rsidR="0048254F">
        <w:rPr>
          <w:rFonts w:eastAsia="Calibri"/>
          <w:color w:val="000000" w:themeColor="text1"/>
        </w:rPr>
        <w:t xml:space="preserve">), </w:t>
      </w:r>
      <w:r w:rsidR="00190458">
        <w:rPr>
          <w:rFonts w:eastAsia="Calibri"/>
          <w:color w:val="000000" w:themeColor="text1"/>
        </w:rPr>
        <w:t xml:space="preserve">and </w:t>
      </w:r>
      <w:r w:rsidR="0048254F">
        <w:rPr>
          <w:rFonts w:eastAsia="Calibri"/>
          <w:color w:val="000000" w:themeColor="text1"/>
        </w:rPr>
        <w:t>Tourette syndrome (TS</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ZdTwvQXV0aG9yPjxZZWFyPjIwMTk8L1llYXI+PFJlY051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GVzLCBVUE1DIFVuaXZlcnNpdGUgUGFyaXMgMDYsIFVNUiBTIDEx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ZdTwvQXV0aG9yPjxZZWFyPjIwMTk8L1llYXI+PFJlY051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GVzLCBVUE1DIFVuaXZlcnNpdGUgUGFyaXMgMDYsIFVNUiBTIDEx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32)</w:t>
      </w:r>
      <w:r w:rsidR="0065506B">
        <w:rPr>
          <w:rFonts w:eastAsia="Calibri"/>
          <w:color w:val="000000" w:themeColor="text1"/>
        </w:rPr>
        <w:fldChar w:fldCharType="end"/>
      </w:r>
      <w:r w:rsidR="0048254F">
        <w:rPr>
          <w:rFonts w:eastAsia="Calibri"/>
          <w:color w:val="000000" w:themeColor="text1"/>
        </w:rPr>
        <w:t>).</w:t>
      </w:r>
      <w:r w:rsidR="00190458">
        <w:rPr>
          <w:rFonts w:eastAsia="Calibri"/>
          <w:color w:val="000000" w:themeColor="text1"/>
        </w:rPr>
        <w:t xml:space="preserve"> </w:t>
      </w:r>
      <w:r w:rsidRPr="105FBAAB">
        <w:rPr>
          <w:rFonts w:eastAsia="Calibri"/>
          <w:color w:val="000000" w:themeColor="text1"/>
        </w:rPr>
        <w:t>Detailed information</w:t>
      </w:r>
      <w:r w:rsidR="0048254F">
        <w:rPr>
          <w:rFonts w:eastAsia="Calibri"/>
          <w:color w:val="000000" w:themeColor="text1"/>
        </w:rPr>
        <w:t xml:space="preserve">, such as sample size, is </w:t>
      </w:r>
      <w:r w:rsidRPr="105FBAAB">
        <w:rPr>
          <w:rFonts w:eastAsia="Calibri"/>
          <w:color w:val="000000" w:themeColor="text1"/>
        </w:rPr>
        <w:t xml:space="preserve">provided in </w:t>
      </w:r>
      <w:r w:rsidRPr="00F672CD">
        <w:rPr>
          <w:rFonts w:eastAsia="Calibri"/>
          <w:b/>
          <w:bCs/>
          <w:color w:val="000000" w:themeColor="text1"/>
        </w:rPr>
        <w:t>Supplementary Table 1</w:t>
      </w:r>
      <w:r w:rsidRPr="0072022A">
        <w:rPr>
          <w:rFonts w:eastAsia="Calibri"/>
          <w:color w:val="000000" w:themeColor="text1"/>
        </w:rPr>
        <w:t>.</w:t>
      </w:r>
      <w:r w:rsidRPr="105FBAAB">
        <w:rPr>
          <w:rFonts w:eastAsia="Calibri"/>
          <w:color w:val="000000" w:themeColor="text1"/>
        </w:rPr>
        <w:t xml:space="preserve"> All summary statistics are based on samples of European ancestry. </w:t>
      </w:r>
    </w:p>
    <w:p w14:paraId="215F0044" w14:textId="77777777" w:rsidR="00F212BF" w:rsidRPr="00464885" w:rsidRDefault="00F212BF" w:rsidP="00417FAF">
      <w:pPr>
        <w:spacing w:beforeLines="20" w:before="48" w:line="288" w:lineRule="exact"/>
        <w:rPr>
          <w:rFonts w:eastAsia="Calibri" w:cstheme="minorHAnsi"/>
        </w:rPr>
      </w:pPr>
    </w:p>
    <w:p w14:paraId="35A5B3E4" w14:textId="77777777" w:rsidR="00417FAF" w:rsidRPr="00A74E33" w:rsidRDefault="00417FAF" w:rsidP="00417FAF">
      <w:pPr>
        <w:pStyle w:val="Heading2"/>
        <w:spacing w:beforeLines="100" w:before="240" w:line="288" w:lineRule="exact"/>
        <w:rPr>
          <w:i w:val="0"/>
          <w:iCs/>
        </w:rPr>
      </w:pPr>
      <w:r w:rsidRPr="00A74E33">
        <w:rPr>
          <w:rFonts w:asciiTheme="minorHAnsi" w:hAnsiTheme="minorHAnsi" w:cstheme="minorHAnsi"/>
          <w:i w:val="0"/>
          <w:iCs/>
        </w:rPr>
        <w:t>Genomic SEM</w:t>
      </w:r>
    </w:p>
    <w:p w14:paraId="5243B078" w14:textId="77777777" w:rsidR="00F212BF" w:rsidRDefault="00F212BF" w:rsidP="00F212BF">
      <w:pPr>
        <w:rPr>
          <w:rFonts w:eastAsia="Calibri"/>
          <w:color w:val="000000" w:themeColor="text1"/>
        </w:rPr>
      </w:pPr>
    </w:p>
    <w:p w14:paraId="1649ADD1" w14:textId="4CD44FA4" w:rsidR="00E64938" w:rsidRDefault="00417FAF" w:rsidP="00F212BF">
      <w:pPr>
        <w:rPr>
          <w:rFonts w:eastAsiaTheme="minorEastAsia"/>
          <w:color w:val="000000" w:themeColor="text1"/>
          <w:lang w:eastAsia="zh-CN"/>
        </w:rPr>
      </w:pPr>
      <w:r w:rsidRPr="00251FBD">
        <w:rPr>
          <w:rFonts w:eastAsia="Calibri"/>
          <w:color w:val="000000" w:themeColor="text1"/>
        </w:rPr>
        <w:t xml:space="preserve">Genomic SEM </w:t>
      </w:r>
      <w:r w:rsidRPr="00251FBD">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sidRPr="00DA68B6">
        <w:rPr>
          <w:rFonts w:eastAsia="Calibri"/>
          <w:color w:val="000000" w:themeColor="text1"/>
        </w:rPr>
        <w:instrText xml:space="preserve"> ADDIN EN.CITE </w:instrText>
      </w:r>
      <w:r w:rsidR="004A44AD" w:rsidRPr="00DA68B6">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sidRPr="00DA68B6">
        <w:rPr>
          <w:rFonts w:eastAsia="Calibri"/>
          <w:color w:val="000000" w:themeColor="text1"/>
        </w:rPr>
        <w:instrText xml:space="preserve"> ADDIN EN.CITE.DATA </w:instrText>
      </w:r>
      <w:r w:rsidR="004A44AD" w:rsidRPr="00DA68B6">
        <w:rPr>
          <w:rFonts w:eastAsia="Calibri"/>
          <w:color w:val="000000" w:themeColor="text1"/>
        </w:rPr>
      </w:r>
      <w:r w:rsidR="004A44AD" w:rsidRPr="00DA68B6">
        <w:rPr>
          <w:rFonts w:eastAsia="Calibri"/>
          <w:color w:val="000000" w:themeColor="text1"/>
        </w:rPr>
        <w:fldChar w:fldCharType="end"/>
      </w:r>
      <w:r w:rsidRPr="00251FBD">
        <w:rPr>
          <w:rFonts w:eastAsia="Calibri"/>
          <w:color w:val="000000" w:themeColor="text1"/>
        </w:rPr>
      </w:r>
      <w:r w:rsidRPr="00251FBD">
        <w:rPr>
          <w:rFonts w:eastAsia="Calibri"/>
          <w:color w:val="000000" w:themeColor="text1"/>
        </w:rPr>
        <w:fldChar w:fldCharType="separate"/>
      </w:r>
      <w:r w:rsidR="004A44AD">
        <w:rPr>
          <w:rFonts w:eastAsia="Calibri"/>
          <w:noProof/>
          <w:color w:val="000000" w:themeColor="text1"/>
        </w:rPr>
        <w:t>(22)</w:t>
      </w:r>
      <w:r w:rsidRPr="00251FBD">
        <w:rPr>
          <w:rFonts w:eastAsia="Calibri"/>
          <w:color w:val="000000" w:themeColor="text1"/>
        </w:rPr>
        <w:fldChar w:fldCharType="end"/>
      </w:r>
      <w:r w:rsidRPr="00251FBD">
        <w:rPr>
          <w:rFonts w:eastAsia="Calibri"/>
          <w:color w:val="000000" w:themeColor="text1"/>
        </w:rPr>
        <w:t xml:space="preserve"> is a statistical framework that can model the shared and unique genetic architecture of complex traits by applying structural equation modelling principles to GWAS summary statistics. </w:t>
      </w:r>
      <w:r w:rsidR="004C2D89">
        <w:rPr>
          <w:rFonts w:eastAsia="Calibri"/>
          <w:color w:val="000000" w:themeColor="text1"/>
        </w:rPr>
        <w:t>It</w:t>
      </w:r>
      <w:r w:rsidRPr="00251FBD">
        <w:rPr>
          <w:rFonts w:eastAsia="Calibri"/>
          <w:color w:val="000000" w:themeColor="text1"/>
        </w:rPr>
        <w:t xml:space="preserve"> is unbiased by sample overlap and imbalanced sample</w:t>
      </w:r>
      <w:r w:rsidR="003D54F4">
        <w:rPr>
          <w:rFonts w:eastAsia="Calibri"/>
          <w:color w:val="000000" w:themeColor="text1"/>
        </w:rPr>
        <w:t xml:space="preserve"> sizes</w:t>
      </w:r>
      <w:r w:rsidR="00527DA4">
        <w:rPr>
          <w:rFonts w:eastAsiaTheme="minorEastAsia" w:hint="eastAsia"/>
          <w:color w:val="000000" w:themeColor="text1"/>
          <w:lang w:eastAsia="zh-CN"/>
        </w:rPr>
        <w:t xml:space="preserve"> </w:t>
      </w:r>
      <w:r w:rsidR="00527DA4">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 </w:instrText>
      </w:r>
      <w:r w:rsidR="004A44AD">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DATA </w:instrText>
      </w:r>
      <w:r w:rsidR="004A44AD">
        <w:rPr>
          <w:rFonts w:eastAsiaTheme="minorEastAsia"/>
          <w:color w:val="000000" w:themeColor="text1"/>
          <w:lang w:eastAsia="zh-CN"/>
        </w:rPr>
      </w:r>
      <w:r w:rsidR="004A44AD">
        <w:rPr>
          <w:rFonts w:eastAsiaTheme="minorEastAsia"/>
          <w:color w:val="000000" w:themeColor="text1"/>
          <w:lang w:eastAsia="zh-CN"/>
        </w:rPr>
        <w:fldChar w:fldCharType="end"/>
      </w:r>
      <w:r w:rsidR="00527DA4">
        <w:rPr>
          <w:rFonts w:eastAsiaTheme="minorEastAsia"/>
          <w:color w:val="000000" w:themeColor="text1"/>
          <w:lang w:eastAsia="zh-CN"/>
        </w:rPr>
      </w:r>
      <w:r w:rsidR="00527DA4">
        <w:rPr>
          <w:rFonts w:eastAsiaTheme="minorEastAsia"/>
          <w:color w:val="000000" w:themeColor="text1"/>
          <w:lang w:eastAsia="zh-CN"/>
        </w:rPr>
        <w:fldChar w:fldCharType="separate"/>
      </w:r>
      <w:r w:rsidR="004A44AD">
        <w:rPr>
          <w:rFonts w:eastAsiaTheme="minorEastAsia"/>
          <w:noProof/>
          <w:color w:val="000000" w:themeColor="text1"/>
          <w:lang w:eastAsia="zh-CN"/>
        </w:rPr>
        <w:t>(22)</w:t>
      </w:r>
      <w:r w:rsidR="00527DA4">
        <w:rPr>
          <w:rFonts w:eastAsiaTheme="minorEastAsia"/>
          <w:color w:val="000000" w:themeColor="text1"/>
          <w:lang w:eastAsia="zh-CN"/>
        </w:rPr>
        <w:fldChar w:fldCharType="end"/>
      </w:r>
      <w:r w:rsidRPr="00251FBD">
        <w:rPr>
          <w:rFonts w:eastAsia="Calibri"/>
          <w:color w:val="000000" w:themeColor="text1"/>
        </w:rPr>
        <w:t xml:space="preserve">. Here, we used </w:t>
      </w:r>
      <w:r w:rsidR="00003ED4">
        <w:rPr>
          <w:rFonts w:eastAsia="Calibri"/>
          <w:color w:val="000000" w:themeColor="text1"/>
        </w:rPr>
        <w:t>g</w:t>
      </w:r>
      <w:r w:rsidRPr="00251FBD">
        <w:rPr>
          <w:rFonts w:eastAsia="Calibri"/>
          <w:color w:val="000000" w:themeColor="text1"/>
        </w:rPr>
        <w:t xml:space="preserve">enomic SEM to perform </w:t>
      </w:r>
      <w:r w:rsidR="004C2D89">
        <w:rPr>
          <w:rFonts w:eastAsia="Calibri"/>
          <w:color w:val="000000" w:themeColor="text1"/>
        </w:rPr>
        <w:t xml:space="preserve">a </w:t>
      </w:r>
      <w:r w:rsidRPr="00251FBD">
        <w:rPr>
          <w:rFonts w:eastAsia="Calibri"/>
          <w:color w:val="000000" w:themeColor="text1"/>
        </w:rPr>
        <w:t>multivariate GWA analysis of 11 major psychiatric disorders</w:t>
      </w:r>
      <w:r w:rsidR="00CD5391">
        <w:rPr>
          <w:rFonts w:eastAsiaTheme="minorEastAsia" w:hint="eastAsia"/>
          <w:color w:val="000000" w:themeColor="text1"/>
          <w:lang w:eastAsia="zh-CN"/>
        </w:rPr>
        <w:t xml:space="preserve"> (Figure 1)</w:t>
      </w:r>
      <w:r w:rsidRPr="00251FBD">
        <w:rPr>
          <w:rFonts w:eastAsia="Calibri"/>
          <w:color w:val="000000" w:themeColor="text1"/>
        </w:rPr>
        <w:t xml:space="preserve"> in order to capture transdiagnostic effects across all 11 disorders</w:t>
      </w:r>
      <w:r w:rsidR="00061CA3" w:rsidRPr="001273DC">
        <w:rPr>
          <w:rFonts w:eastAsia="Calibri"/>
          <w:color w:val="000000" w:themeColor="text1"/>
        </w:rPr>
        <w:t xml:space="preserve"> and isolate genetic variance in each psychiatric disorder beyond </w:t>
      </w:r>
      <w:r w:rsidR="00E64938" w:rsidRPr="001273DC">
        <w:rPr>
          <w:rFonts w:eastAsia="Calibri"/>
          <w:color w:val="000000" w:themeColor="text1"/>
        </w:rPr>
        <w:t>that captured by the p</w:t>
      </w:r>
      <w:r w:rsidR="00531E98">
        <w:rPr>
          <w:rFonts w:eastAsia="Calibri"/>
          <w:color w:val="000000" w:themeColor="text1"/>
        </w:rPr>
        <w:t>-</w:t>
      </w:r>
      <w:r w:rsidR="00E64938" w:rsidRPr="001273DC">
        <w:rPr>
          <w:rFonts w:eastAsia="Calibri"/>
          <w:color w:val="000000" w:themeColor="text1"/>
        </w:rPr>
        <w:t>factor</w:t>
      </w:r>
      <w:r w:rsidRPr="00251FBD">
        <w:rPr>
          <w:rFonts w:eastAsia="Calibri"/>
          <w:color w:val="000000" w:themeColor="text1"/>
        </w:rPr>
        <w:t xml:space="preserve">. </w:t>
      </w:r>
    </w:p>
    <w:p w14:paraId="2C6A8D9F" w14:textId="77777777" w:rsidR="006F0CDB" w:rsidRPr="006F0CDB" w:rsidRDefault="006F0CDB" w:rsidP="00F212BF">
      <w:pPr>
        <w:rPr>
          <w:rFonts w:eastAsiaTheme="minorEastAsia"/>
          <w:color w:val="000000" w:themeColor="text1"/>
          <w:lang w:eastAsia="zh-CN"/>
        </w:rPr>
      </w:pPr>
    </w:p>
    <w:p w14:paraId="0D1D8C4D" w14:textId="1C8AEB0F" w:rsidR="00803386" w:rsidRDefault="00417FAF" w:rsidP="00F212BF">
      <w:pPr>
        <w:rPr>
          <w:rFonts w:eastAsia="Calibri"/>
          <w:color w:val="000000" w:themeColor="text1"/>
        </w:rPr>
      </w:pPr>
      <w:r w:rsidRPr="00251FBD">
        <w:rPr>
          <w:rFonts w:eastAsia="Calibri"/>
          <w:color w:val="000000" w:themeColor="text1"/>
        </w:rPr>
        <w:t xml:space="preserve">Genomic SEM uses multivariable LD score regression to estimate genetic </w:t>
      </w:r>
      <w:r w:rsidRPr="46386776">
        <w:rPr>
          <w:rFonts w:eastAsia="Calibri"/>
          <w:color w:val="000000" w:themeColor="text1"/>
        </w:rPr>
        <w:t>and sampling covariance matri</w:t>
      </w:r>
      <w:r w:rsidR="000D3073">
        <w:rPr>
          <w:rFonts w:eastAsia="Calibri"/>
          <w:color w:val="000000" w:themeColor="text1"/>
        </w:rPr>
        <w:t>ces</w:t>
      </w:r>
      <w:r w:rsidRPr="46386776">
        <w:rPr>
          <w:rFonts w:eastAsia="Calibri"/>
          <w:color w:val="000000" w:themeColor="text1"/>
        </w:rPr>
        <w:t>. We applied</w:t>
      </w:r>
      <w:r w:rsidR="00C24E8A">
        <w:rPr>
          <w:rFonts w:eastAsia="Calibri"/>
          <w:color w:val="000000" w:themeColor="text1"/>
        </w:rPr>
        <w:t xml:space="preserve"> a standard set of</w:t>
      </w:r>
      <w:r w:rsidR="001E7E68">
        <w:rPr>
          <w:rFonts w:eastAsia="Calibri"/>
          <w:color w:val="000000" w:themeColor="text1"/>
        </w:rPr>
        <w:t xml:space="preserve"> </w:t>
      </w:r>
      <w:r w:rsidRPr="46386776">
        <w:rPr>
          <w:rFonts w:eastAsia="Calibri"/>
          <w:color w:val="000000" w:themeColor="text1"/>
        </w:rPr>
        <w:t>quality control filters, including restricting SNPs</w:t>
      </w:r>
      <w:r>
        <w:rPr>
          <w:rFonts w:eastAsia="Calibri"/>
          <w:color w:val="000000" w:themeColor="text1"/>
        </w:rPr>
        <w:t xml:space="preserve"> to those</w:t>
      </w:r>
      <w:r w:rsidRPr="46386776">
        <w:rPr>
          <w:rFonts w:eastAsia="Calibri"/>
          <w:color w:val="000000" w:themeColor="text1"/>
        </w:rPr>
        <w:t xml:space="preserve"> present in HapMap3 with a minor allele frequency &gt; 1% and information score &gt; 0.9. LD weights were calculated using the European subsample of the 1000 Genomes phase 3 project; excluding the major histocompatibility complex (MHC) due to complex LD structures in this region that can bias estimates. </w:t>
      </w:r>
      <w:commentRangeStart w:id="0"/>
      <w:commentRangeStart w:id="1"/>
      <w:r w:rsidR="00A7494A">
        <w:rPr>
          <w:rFonts w:eastAsia="Calibri"/>
          <w:color w:val="000000" w:themeColor="text1"/>
        </w:rPr>
        <w:t xml:space="preserve">For liability scale heritability estimates of uncorrected </w:t>
      </w:r>
      <w:r w:rsidRPr="46386776">
        <w:rPr>
          <w:rFonts w:eastAsia="Calibri"/>
          <w:color w:val="000000" w:themeColor="text1"/>
        </w:rPr>
        <w:t xml:space="preserve">disorders, we used the sum of effective sample sizes, and a sample prevalence of 0.5 to reflect that the corrected sample size already accounts for sample ascertainment. </w:t>
      </w:r>
      <w:commentRangeEnd w:id="0"/>
      <w:r w:rsidR="007143C5">
        <w:rPr>
          <w:rStyle w:val="CommentReference"/>
        </w:rPr>
        <w:commentReference w:id="0"/>
      </w:r>
      <w:commentRangeEnd w:id="1"/>
      <w:r w:rsidR="004A44AD">
        <w:rPr>
          <w:rStyle w:val="CommentReference"/>
        </w:rPr>
        <w:commentReference w:id="1"/>
      </w:r>
      <w:r w:rsidRPr="46386776">
        <w:rPr>
          <w:rFonts w:eastAsia="Calibri"/>
          <w:color w:val="000000" w:themeColor="text1"/>
        </w:rPr>
        <w:t>See Supplementary Note</w:t>
      </w:r>
      <w:r>
        <w:rPr>
          <w:rFonts w:eastAsia="Calibri"/>
          <w:color w:val="000000" w:themeColor="text1"/>
        </w:rPr>
        <w:t>s</w:t>
      </w:r>
      <w:r w:rsidRPr="46386776">
        <w:rPr>
          <w:rFonts w:eastAsia="Calibri"/>
          <w:color w:val="000000" w:themeColor="text1"/>
        </w:rPr>
        <w:t xml:space="preserve"> for more details about processing summary statistics in Genomic SEM and </w:t>
      </w:r>
      <w:r>
        <w:rPr>
          <w:rFonts w:eastAsia="Calibri"/>
          <w:color w:val="000000" w:themeColor="text1"/>
        </w:rPr>
        <w:t>calculating</w:t>
      </w:r>
      <w:r w:rsidRPr="46386776">
        <w:rPr>
          <w:rFonts w:eastAsia="Calibri"/>
          <w:color w:val="000000" w:themeColor="text1"/>
        </w:rPr>
        <w:t xml:space="preserve"> effective sample sizes. </w:t>
      </w:r>
      <w:r w:rsidRPr="008226F4">
        <w:rPr>
          <w:rFonts w:eastAsia="Calibri"/>
          <w:color w:val="000000" w:themeColor="text1"/>
        </w:rPr>
        <w:t>After the quality control steps, 3,746,806 SNPs were present across all 11 disorders.</w:t>
      </w:r>
      <w:r w:rsidRPr="46386776">
        <w:rPr>
          <w:rFonts w:eastAsia="Calibri"/>
          <w:color w:val="000000" w:themeColor="text1"/>
        </w:rPr>
        <w:t xml:space="preserve"> </w:t>
      </w:r>
    </w:p>
    <w:p w14:paraId="0C00A4ED" w14:textId="77777777" w:rsidR="008C35DD" w:rsidRDefault="008C35DD" w:rsidP="00F212BF">
      <w:pPr>
        <w:rPr>
          <w:rFonts w:eastAsia="Calibri"/>
          <w:color w:val="000000" w:themeColor="text1"/>
        </w:rPr>
      </w:pPr>
    </w:p>
    <w:p w14:paraId="03899FA4" w14:textId="5F4BA0A2" w:rsidR="00E64938" w:rsidRPr="001273DC" w:rsidRDefault="00B63739" w:rsidP="00E64938">
      <w:pPr>
        <w:pStyle w:val="Heading2"/>
        <w:spacing w:beforeLines="100" w:before="240" w:line="288" w:lineRule="exact"/>
        <w:rPr>
          <w:rFonts w:asciiTheme="minorHAnsi" w:hAnsiTheme="minorHAnsi" w:cstheme="minorHAnsi"/>
          <w:i w:val="0"/>
          <w:iCs/>
        </w:rPr>
      </w:pPr>
      <w:r w:rsidRPr="00B64714">
        <w:rPr>
          <w:rFonts w:asciiTheme="minorHAnsi" w:hAnsiTheme="minorHAnsi" w:cstheme="minorHAnsi"/>
          <w:i w:val="0"/>
          <w:iCs/>
        </w:rPr>
        <w:t>Independent SNPs</w:t>
      </w:r>
      <w:r w:rsidR="00E64938" w:rsidRPr="001273DC">
        <w:rPr>
          <w:rFonts w:asciiTheme="minorHAnsi" w:hAnsiTheme="minorHAnsi" w:cstheme="minorHAnsi"/>
          <w:i w:val="0"/>
          <w:iCs/>
        </w:rPr>
        <w:t xml:space="preserve">, Genes, </w:t>
      </w:r>
      <w:r w:rsidR="004F7D08">
        <w:rPr>
          <w:rFonts w:asciiTheme="minorHAnsi" w:hAnsiTheme="minorHAnsi" w:cstheme="minorHAnsi"/>
          <w:i w:val="0"/>
          <w:iCs/>
        </w:rPr>
        <w:t xml:space="preserve">and </w:t>
      </w:r>
      <w:r w:rsidR="00E64938" w:rsidRPr="001273DC">
        <w:rPr>
          <w:rFonts w:asciiTheme="minorHAnsi" w:hAnsiTheme="minorHAnsi" w:cstheme="minorHAnsi"/>
          <w:i w:val="0"/>
          <w:iCs/>
        </w:rPr>
        <w:t>Enrichment and Pathway Analysis (MAGMA)</w:t>
      </w:r>
    </w:p>
    <w:p w14:paraId="1DBC83D9" w14:textId="77777777" w:rsidR="00C84F44" w:rsidRDefault="00C84F44" w:rsidP="00C84F44">
      <w:pPr>
        <w:rPr>
          <w:rFonts w:cstheme="minorHAnsi"/>
          <w:iCs/>
        </w:rPr>
      </w:pPr>
    </w:p>
    <w:p w14:paraId="2A7241BB" w14:textId="1597C773" w:rsidR="00B63739" w:rsidRDefault="00B63739" w:rsidP="00655914">
      <w:r w:rsidRPr="00B64714">
        <w:t xml:space="preserve">To identify independent hits from the 11 non-p GWAS, we </w:t>
      </w:r>
      <w:r w:rsidR="00CD1109">
        <w:t xml:space="preserve">used </w:t>
      </w:r>
      <w:r w:rsidR="00CD1109" w:rsidRPr="00B64714">
        <w:t xml:space="preserve">the LD clumping function </w:t>
      </w:r>
      <w:r w:rsidR="00CD1109">
        <w:t>(</w:t>
      </w:r>
      <w:r w:rsidR="00CD1109" w:rsidRPr="00B64714">
        <w:t xml:space="preserve">250 kb </w:t>
      </w:r>
      <w:r w:rsidR="00CD1109">
        <w:t>window,</w:t>
      </w:r>
      <w:r w:rsidR="00CD1109" w:rsidRPr="00CD1109">
        <w:t xml:space="preserve"> </w:t>
      </w:r>
      <w:r w:rsidR="00CD1109" w:rsidRPr="00B64714">
        <w:t>r</w:t>
      </w:r>
      <w:r w:rsidR="00CD1109">
        <w:rPr>
          <w:vertAlign w:val="superscript"/>
        </w:rPr>
        <w:t>2</w:t>
      </w:r>
      <w:r w:rsidR="00CD1109" w:rsidRPr="00B64714">
        <w:t> &lt; 0.1</w:t>
      </w:r>
      <w:r w:rsidR="00CD1109">
        <w:t xml:space="preserve">) </w:t>
      </w:r>
      <w:r w:rsidR="00CD1109" w:rsidRPr="00B64714">
        <w:t>in Plink v1.9</w:t>
      </w:r>
      <w:r w:rsidR="00CD1109">
        <w:rPr>
          <w:rFonts w:hint="eastAsia"/>
          <w:lang w:eastAsia="zh-CN"/>
        </w:rPr>
        <w:t xml:space="preserve"> </w:t>
      </w:r>
      <w:r w:rsidR="00CD1109">
        <w:fldChar w:fldCharType="begin"/>
      </w:r>
      <w:r w:rsidR="0065506B">
        <w:instrText xml:space="preserve"> ADDIN EN.CITE &lt;EndNote&gt;&lt;Cite&gt;&lt;Author&gt;Purcell&lt;/Author&gt;&lt;Year&gt;2007&lt;/Year&gt;&lt;RecNum&gt;530&lt;/RecNum&gt;&lt;DisplayText&gt;(33)&lt;/DisplayText&gt;&lt;record&gt;&lt;rec-number&gt;530&lt;/rec-number&gt;&lt;foreign-keys&gt;&lt;key app="EN" db-id="tp5va2a9wfxxeherxr25evea90w255pwxw9t" timestamp="1713732775" guid="eeb74d06-ac06-456d-835f-268666ffcdd9"&gt;53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publisher&gt;Elsevier BV&lt;/publisher&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access-date&gt;2023-10-23T13:58:15&lt;/access-date&gt;&lt;/record&gt;&lt;/Cite&gt;&lt;/EndNote&gt;</w:instrText>
      </w:r>
      <w:r w:rsidR="00CD1109">
        <w:fldChar w:fldCharType="separate"/>
      </w:r>
      <w:r w:rsidR="0065506B">
        <w:rPr>
          <w:noProof/>
        </w:rPr>
        <w:t>(33)</w:t>
      </w:r>
      <w:r w:rsidR="00CD1109">
        <w:fldChar w:fldCharType="end"/>
      </w:r>
      <w:r w:rsidRPr="00B64714">
        <w:t>, with LD statistics from the 1000 Genome</w:t>
      </w:r>
      <w:r w:rsidR="00DA68B6">
        <w:t>s Phase 3 EUR reference panel</w:t>
      </w:r>
      <w:r w:rsidRPr="00B64714">
        <w:t>.</w:t>
      </w:r>
      <w:r w:rsidR="00E64938" w:rsidRPr="001273DC">
        <w:t xml:space="preserve"> </w:t>
      </w:r>
      <w:r w:rsidRPr="00B64714">
        <w:t xml:space="preserve">Independent significant SNPs were considered novel </w:t>
      </w:r>
      <w:r w:rsidR="3FBCA05E">
        <w:t>if they were not present in the original disorder GWAS.</w:t>
      </w:r>
    </w:p>
    <w:p w14:paraId="1C7895D4" w14:textId="77777777" w:rsidR="00655914" w:rsidRPr="00C84F44" w:rsidRDefault="00655914" w:rsidP="00655914">
      <w:pPr>
        <w:rPr>
          <w:rFonts w:cstheme="minorHAnsi"/>
          <w:iCs/>
        </w:rPr>
      </w:pPr>
    </w:p>
    <w:p w14:paraId="1108A698" w14:textId="0108C04C" w:rsidR="00B63739" w:rsidRDefault="00E64938" w:rsidP="00655914">
      <w:pPr>
        <w:rPr>
          <w:rFonts w:eastAsia="Calibri"/>
        </w:rPr>
      </w:pPr>
      <w:r w:rsidRPr="32822919">
        <w:rPr>
          <w:rFonts w:eastAsia="Calibri"/>
        </w:rPr>
        <w:t>W</w:t>
      </w:r>
      <w:r w:rsidR="00B63739" w:rsidRPr="32822919">
        <w:rPr>
          <w:rFonts w:eastAsia="Calibri"/>
        </w:rPr>
        <w:t>e us</w:t>
      </w:r>
      <w:r w:rsidRPr="32822919">
        <w:rPr>
          <w:rFonts w:eastAsia="Calibri"/>
        </w:rPr>
        <w:t>ed</w:t>
      </w:r>
      <w:r w:rsidR="00B63739" w:rsidRPr="32822919">
        <w:rPr>
          <w:rFonts w:eastAsia="Calibri"/>
        </w:rPr>
        <w:t xml:space="preserve"> MAGMA within the FUMA (v1.5.6) </w:t>
      </w:r>
      <w:r w:rsidR="00B63739" w:rsidRPr="32822919">
        <w:rPr>
          <w:rFonts w:eastAsia="Calibri"/>
        </w:rPr>
        <w:fldChar w:fldCharType="begin">
          <w:fldData xml:space="preserve">PEVuZE5vdGU+PENpdGU+PEF1dGhvcj5XYXRhbmFiZTwvQXV0aG9yPjxZZWFyPjIwMTc8L1llYXI+
PFJlY051bT40NTA8L1JlY051bT48RGlzcGxheVRleHQ+KDM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65506B">
        <w:rPr>
          <w:rFonts w:eastAsia="Calibri"/>
        </w:rPr>
        <w:instrText xml:space="preserve"> ADDIN EN.CITE </w:instrText>
      </w:r>
      <w:r w:rsidR="0065506B">
        <w:rPr>
          <w:rFonts w:eastAsia="Calibri"/>
        </w:rPr>
        <w:fldChar w:fldCharType="begin">
          <w:fldData xml:space="preserve">PEVuZE5vdGU+PENpdGU+PEF1dGhvcj5XYXRhbmFiZTwvQXV0aG9yPjxZZWFyPjIwMTc8L1llYXI+
PFJlY051bT40NTA8L1JlY051bT48RGlzcGxheVRleHQ+KDM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65506B">
        <w:rPr>
          <w:rFonts w:eastAsia="Calibri"/>
        </w:rPr>
        <w:instrText xml:space="preserve"> ADDIN EN.CITE.DATA </w:instrText>
      </w:r>
      <w:r w:rsidR="0065506B">
        <w:rPr>
          <w:rFonts w:eastAsia="Calibri"/>
        </w:rPr>
      </w:r>
      <w:r w:rsidR="0065506B">
        <w:rPr>
          <w:rFonts w:eastAsia="Calibri"/>
        </w:rPr>
        <w:fldChar w:fldCharType="end"/>
      </w:r>
      <w:r w:rsidR="00B63739" w:rsidRPr="32822919">
        <w:rPr>
          <w:rFonts w:eastAsia="Calibri"/>
        </w:rPr>
      </w:r>
      <w:r w:rsidR="00B63739" w:rsidRPr="32822919">
        <w:rPr>
          <w:rFonts w:eastAsia="Calibri"/>
        </w:rPr>
        <w:fldChar w:fldCharType="separate"/>
      </w:r>
      <w:r w:rsidR="0065506B">
        <w:rPr>
          <w:rFonts w:eastAsia="Calibri"/>
          <w:noProof/>
        </w:rPr>
        <w:t>(34)</w:t>
      </w:r>
      <w:r w:rsidR="00B63739" w:rsidRPr="32822919">
        <w:rPr>
          <w:rFonts w:eastAsia="Calibri"/>
        </w:rPr>
        <w:fldChar w:fldCharType="end"/>
      </w:r>
      <w:r w:rsidRPr="32822919">
        <w:rPr>
          <w:rFonts w:eastAsia="Calibri"/>
        </w:rPr>
        <w:t xml:space="preserve"> to map </w:t>
      </w:r>
      <w:r w:rsidR="00B63739" w:rsidRPr="32822919">
        <w:rPr>
          <w:rFonts w:eastAsia="Calibri"/>
        </w:rPr>
        <w:t>SNPs to genes based on their position (within 35kb upstream and 10kb downstream of each gene)</w:t>
      </w:r>
      <w:r w:rsidR="002A3E52">
        <w:rPr>
          <w:rFonts w:eastAsia="Calibri"/>
        </w:rPr>
        <w:t xml:space="preserve"> and</w:t>
      </w:r>
      <w:r w:rsidR="00B63739" w:rsidRPr="32822919">
        <w:rPr>
          <w:rFonts w:eastAsia="Calibri"/>
        </w:rPr>
        <w:t xml:space="preserve"> performed genome-wide gene-based association tests. The gene-based test combines results from multiple SNPs within a gene to assess the association between the gene and the disorder, while accounting for LD between SNPs. </w:t>
      </w:r>
      <w:commentRangeStart w:id="2"/>
      <w:commentRangeStart w:id="3"/>
      <w:commentRangeStart w:id="4"/>
      <w:r w:rsidR="00B63739" w:rsidRPr="32822919">
        <w:rPr>
          <w:rFonts w:eastAsia="Calibri"/>
        </w:rPr>
        <w:t>Bonferroni correction was applied to identify genes with genome-wide significance.</w:t>
      </w:r>
      <w:commentRangeEnd w:id="2"/>
      <w:r w:rsidR="004A44AD">
        <w:rPr>
          <w:rStyle w:val="CommentReference"/>
        </w:rPr>
        <w:commentReference w:id="2"/>
      </w:r>
      <w:commentRangeEnd w:id="3"/>
      <w:r w:rsidR="004A44AD">
        <w:rPr>
          <w:rStyle w:val="CommentReference"/>
        </w:rPr>
        <w:commentReference w:id="3"/>
      </w:r>
      <w:commentRangeEnd w:id="4"/>
      <w:r w:rsidR="004A44AD">
        <w:rPr>
          <w:rStyle w:val="CommentReference"/>
        </w:rPr>
        <w:commentReference w:id="4"/>
      </w:r>
    </w:p>
    <w:p w14:paraId="203E0304" w14:textId="77777777" w:rsidR="00655914" w:rsidRPr="00B64714" w:rsidRDefault="00655914" w:rsidP="00655914">
      <w:pPr>
        <w:rPr>
          <w:rFonts w:eastAsia="Calibri"/>
        </w:rPr>
      </w:pPr>
    </w:p>
    <w:p w14:paraId="13EBD2BD" w14:textId="51332C8E" w:rsidR="00B63739" w:rsidRDefault="00DA68B6" w:rsidP="00655914">
      <w:pPr>
        <w:rPr>
          <w:rFonts w:eastAsia="Calibri" w:cstheme="minorHAnsi"/>
        </w:rPr>
      </w:pPr>
      <w:r>
        <w:rPr>
          <w:rFonts w:eastAsia="Calibri" w:cstheme="minorHAnsi"/>
        </w:rPr>
        <w:t>Using</w:t>
      </w:r>
      <w:r w:rsidR="00E64938" w:rsidRPr="001273DC">
        <w:rPr>
          <w:rFonts w:eastAsia="Calibri" w:cstheme="minorHAnsi"/>
        </w:rPr>
        <w:t xml:space="preserve"> </w:t>
      </w:r>
      <w:r w:rsidR="00B63739" w:rsidRPr="00B64714">
        <w:rPr>
          <w:rFonts w:eastAsia="Calibri" w:cstheme="minorHAnsi"/>
        </w:rPr>
        <w:t>MAGMA</w:t>
      </w:r>
      <w:r>
        <w:rPr>
          <w:rFonts w:eastAsia="Calibri" w:cstheme="minorHAnsi"/>
        </w:rPr>
        <w:t>, we also</w:t>
      </w:r>
      <w:r w:rsidR="00B63739" w:rsidRPr="00B64714">
        <w:rPr>
          <w:rFonts w:eastAsia="Calibri" w:cstheme="minorHAnsi"/>
        </w:rPr>
        <w:t xml:space="preserve"> conduct</w:t>
      </w:r>
      <w:r>
        <w:rPr>
          <w:rFonts w:eastAsia="Calibri" w:cstheme="minorHAnsi"/>
        </w:rPr>
        <w:t>ed</w:t>
      </w:r>
      <w:r w:rsidR="00E64938" w:rsidRPr="001273DC">
        <w:rPr>
          <w:rFonts w:eastAsia="Calibri" w:cstheme="minorHAnsi"/>
        </w:rPr>
        <w:t xml:space="preserve"> tissue-specific</w:t>
      </w:r>
      <w:r w:rsidR="00B63739" w:rsidRPr="00B64714">
        <w:rPr>
          <w:rFonts w:eastAsia="Calibri" w:cstheme="minorHAnsi"/>
        </w:rPr>
        <w:t xml:space="preserve"> gene-set analysis and gene property analys</w:t>
      </w:r>
      <w:r w:rsidR="002A3E52">
        <w:rPr>
          <w:rFonts w:eastAsia="Calibri" w:cstheme="minorHAnsi"/>
        </w:rPr>
        <w:t>e</w:t>
      </w:r>
      <w:r w:rsidR="00B63739" w:rsidRPr="00B64714">
        <w:rPr>
          <w:rFonts w:eastAsia="Calibri" w:cstheme="minorHAnsi"/>
        </w:rPr>
        <w:t>s. Gene-set analys</w:t>
      </w:r>
      <w:r w:rsidR="002A3E52">
        <w:rPr>
          <w:rFonts w:eastAsia="Calibri" w:cstheme="minorHAnsi"/>
        </w:rPr>
        <w:t>i</w:t>
      </w:r>
      <w:r w:rsidR="00B63739" w:rsidRPr="00B64714">
        <w:rPr>
          <w:rFonts w:eastAsia="Calibri" w:cstheme="minorHAnsi"/>
        </w:rPr>
        <w:t xml:space="preserve">s assessed whether genes within an annotated set exhibited stronger associations with the disorder compared to other genes. Meanwhil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GTEx v8 (comprising 54 tissue types) and </w:t>
      </w:r>
      <w:proofErr w:type="spellStart"/>
      <w:r w:rsidR="00B63739" w:rsidRPr="00B64714">
        <w:rPr>
          <w:rFonts w:eastAsia="Calibri" w:cstheme="minorHAnsi"/>
        </w:rPr>
        <w:t>BrainSpan</w:t>
      </w:r>
      <w:proofErr w:type="spellEnd"/>
      <w:r w:rsidR="00B63739" w:rsidRPr="00B64714">
        <w:rPr>
          <w:rFonts w:eastAsia="Calibri" w:cstheme="minorHAnsi"/>
        </w:rPr>
        <w:t xml:space="preserve"> (brain samples at 11 general developmental stages), available in FUMA. Gene sets and tissues were considered significant if the p-value was &lt;0.05 after Bonferroni correction.</w:t>
      </w:r>
    </w:p>
    <w:p w14:paraId="4CDD036C" w14:textId="77777777" w:rsidR="00FC2C51" w:rsidRDefault="00FC2C51" w:rsidP="00046827">
      <w:pPr>
        <w:jc w:val="both"/>
        <w:rPr>
          <w:rFonts w:cstheme="minorHAnsi"/>
        </w:rPr>
      </w:pPr>
    </w:p>
    <w:p w14:paraId="52493CA7" w14:textId="77777777" w:rsidR="00EA5AE2" w:rsidRPr="00FD6E6E" w:rsidRDefault="00EA5AE2" w:rsidP="00EA5AE2">
      <w:pPr>
        <w:pStyle w:val="Heading2"/>
        <w:spacing w:beforeLines="100" w:before="240" w:line="288" w:lineRule="exact"/>
        <w:rPr>
          <w:rFonts w:asciiTheme="minorHAnsi" w:eastAsiaTheme="minorEastAsia" w:hAnsiTheme="minorHAnsi" w:cstheme="minorBidi"/>
          <w:i w:val="0"/>
          <w:iCs/>
          <w:lang w:eastAsia="zh-CN"/>
        </w:rPr>
      </w:pPr>
      <w:r w:rsidRPr="00FD6E6E">
        <w:rPr>
          <w:rFonts w:asciiTheme="minorHAnsi" w:eastAsiaTheme="minorEastAsia" w:hAnsiTheme="minorHAnsi" w:cstheme="minorBidi"/>
          <w:i w:val="0"/>
          <w:iCs/>
        </w:rPr>
        <w:t xml:space="preserve">Genetic correlations </w:t>
      </w:r>
    </w:p>
    <w:p w14:paraId="506D9E91" w14:textId="77777777" w:rsidR="00B35B83" w:rsidRDefault="00B35B83" w:rsidP="00B35B83">
      <w:pPr>
        <w:rPr>
          <w:rFonts w:eastAsia="Calibri"/>
        </w:rPr>
      </w:pPr>
    </w:p>
    <w:p w14:paraId="4C14C26E" w14:textId="74755527" w:rsidR="000606F1" w:rsidRDefault="00EA5AE2" w:rsidP="00B35B83">
      <w:pPr>
        <w:rPr>
          <w:rStyle w:val="normaltextrun"/>
          <w:rFonts w:ascii="Calibri" w:hAnsi="Calibri" w:cs="Calibri"/>
        </w:rPr>
      </w:pPr>
      <w:r w:rsidRPr="6377C70F">
        <w:rPr>
          <w:rFonts w:eastAsia="Calibri"/>
        </w:rPr>
        <w:t xml:space="preserve">We used </w:t>
      </w:r>
      <w:r>
        <w:rPr>
          <w:rStyle w:val="normaltextrun"/>
          <w:rFonts w:ascii="Calibri" w:hAnsi="Calibri" w:cs="Calibri"/>
        </w:rPr>
        <w:t xml:space="preserve">LDSC </w:t>
      </w:r>
      <w:r>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310A4">
        <w:rPr>
          <w:rStyle w:val="normaltextrun"/>
          <w:rFonts w:ascii="Calibri" w:hAnsi="Calibri" w:cs="Calibri"/>
        </w:rPr>
        <w:instrText xml:space="preserve"> ADDIN EN.CITE </w:instrText>
      </w:r>
      <w:r w:rsidR="004A44AD" w:rsidRPr="00F310A4">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310A4">
        <w:rPr>
          <w:rStyle w:val="normaltextrun"/>
          <w:rFonts w:ascii="Calibri" w:hAnsi="Calibri" w:cs="Calibri"/>
        </w:rPr>
        <w:instrText xml:space="preserve"> ADDIN EN.CITE.DATA </w:instrText>
      </w:r>
      <w:r w:rsidR="004A44AD" w:rsidRPr="00F310A4">
        <w:rPr>
          <w:rStyle w:val="normaltextrun"/>
          <w:rFonts w:ascii="Calibri" w:hAnsi="Calibri" w:cs="Calibri"/>
        </w:rPr>
      </w:r>
      <w:r w:rsidR="004A44AD" w:rsidRPr="00F310A4">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4A44AD">
        <w:rPr>
          <w:rStyle w:val="normaltextrun"/>
          <w:rFonts w:ascii="Calibri" w:hAnsi="Calibri" w:cs="Calibri"/>
          <w:noProof/>
        </w:rPr>
        <w:t>(4)</w:t>
      </w:r>
      <w:r>
        <w:rPr>
          <w:rStyle w:val="normaltextrun"/>
          <w:rFonts w:ascii="Calibri" w:hAnsi="Calibri" w:cs="Calibri"/>
        </w:rPr>
        <w:fldChar w:fldCharType="end"/>
      </w:r>
      <w:r>
        <w:rPr>
          <w:rStyle w:val="normaltextrun"/>
          <w:rFonts w:ascii="Calibri" w:hAnsi="Calibri" w:cs="Calibri"/>
        </w:rPr>
        <w:t xml:space="preserve"> to compute genetic correlations </w:t>
      </w:r>
      <w:r w:rsidRPr="6377C70F">
        <w:rPr>
          <w:rFonts w:eastAsia="Calibri"/>
        </w:rPr>
        <w:t xml:space="preserve">between </w:t>
      </w:r>
      <w:r>
        <w:rPr>
          <w:rFonts w:eastAsia="Calibri"/>
        </w:rPr>
        <w:t xml:space="preserve">the 11 </w:t>
      </w:r>
      <w:r w:rsidR="00EC4860">
        <w:rPr>
          <w:rFonts w:eastAsia="Calibri"/>
        </w:rPr>
        <w:t xml:space="preserve">psychiatric </w:t>
      </w:r>
      <w:r>
        <w:rPr>
          <w:rFonts w:eastAsia="Calibri"/>
        </w:rPr>
        <w:t xml:space="preserve">disorders after accounting for </w:t>
      </w:r>
      <w:proofErr w:type="spellStart"/>
      <w:r>
        <w:rPr>
          <w:rFonts w:eastAsia="Calibri"/>
        </w:rPr>
        <w:t>transdiagostic</w:t>
      </w:r>
      <w:proofErr w:type="spellEnd"/>
      <w:r>
        <w:rPr>
          <w:rFonts w:eastAsia="Calibri"/>
        </w:rPr>
        <w:t xml:space="preserve"> effects, as well as between </w:t>
      </w:r>
      <w:r w:rsidRPr="6377C70F">
        <w:rPr>
          <w:rFonts w:eastAsia="Calibri"/>
        </w:rPr>
        <w:t xml:space="preserve">each disorder </w:t>
      </w:r>
      <w:r>
        <w:t>–uncorrected and corrected for p– and 3</w:t>
      </w:r>
      <w:r>
        <w:rPr>
          <w:rFonts w:hint="eastAsia"/>
          <w:lang w:eastAsia="zh-CN"/>
        </w:rPr>
        <w:t>4</w:t>
      </w:r>
      <w:r>
        <w:t xml:space="preserve"> </w:t>
      </w:r>
      <w:r w:rsidR="00EC4860">
        <w:t xml:space="preserve">external </w:t>
      </w:r>
      <w:r>
        <w:t>traits.</w:t>
      </w:r>
      <w:r w:rsidR="00F310A4">
        <w:t xml:space="preserve"> </w:t>
      </w:r>
      <w:r w:rsidR="001763DB">
        <w:rPr>
          <w:rStyle w:val="normaltextrun"/>
          <w:rFonts w:ascii="Calibri" w:hAnsi="Calibri" w:cs="Calibri"/>
        </w:rPr>
        <w:t>D</w:t>
      </w:r>
      <w:r>
        <w:rPr>
          <w:rStyle w:val="normaltextrun"/>
          <w:rFonts w:ascii="Calibri" w:hAnsi="Calibri" w:cs="Calibri"/>
        </w:rPr>
        <w:t xml:space="preserve">ifferences between genetic correlations with external traits before and after </w:t>
      </w:r>
      <w:proofErr w:type="spellStart"/>
      <w:r>
        <w:rPr>
          <w:rStyle w:val="normaltextrun"/>
          <w:rFonts w:ascii="Calibri" w:hAnsi="Calibri" w:cs="Calibri"/>
        </w:rPr>
        <w:t>partialling</w:t>
      </w:r>
      <w:proofErr w:type="spellEnd"/>
      <w:r>
        <w:rPr>
          <w:rStyle w:val="normaltextrun"/>
          <w:rFonts w:ascii="Calibri" w:hAnsi="Calibri" w:cs="Calibri"/>
        </w:rPr>
        <w:t xml:space="preserve"> out genetic effects associated with </w:t>
      </w:r>
      <w:r w:rsidR="00EC4860">
        <w:rPr>
          <w:rStyle w:val="normaltextrun"/>
          <w:rFonts w:ascii="Calibri" w:hAnsi="Calibri" w:cs="Calibri"/>
        </w:rPr>
        <w:t xml:space="preserve">the </w:t>
      </w:r>
      <w:r>
        <w:rPr>
          <w:rStyle w:val="normaltextrun"/>
          <w:rFonts w:ascii="Calibri" w:hAnsi="Calibri" w:cs="Calibri"/>
        </w:rPr>
        <w:t>p</w:t>
      </w:r>
      <w:r w:rsidR="00F332E9">
        <w:rPr>
          <w:rStyle w:val="normaltextrun"/>
          <w:rFonts w:ascii="Calibri" w:hAnsi="Calibri" w:cs="Calibri"/>
        </w:rPr>
        <w:t>-</w:t>
      </w:r>
      <w:r>
        <w:rPr>
          <w:rStyle w:val="normaltextrun"/>
          <w:rFonts w:ascii="Calibri" w:hAnsi="Calibri" w:cs="Calibri"/>
        </w:rPr>
        <w:t xml:space="preserve">factor were assessed using a two-stage method described </w:t>
      </w:r>
      <w:r w:rsidRPr="006617F4">
        <w:rPr>
          <w:rStyle w:val="normaltextrun"/>
          <w:rFonts w:ascii="Calibri" w:hAnsi="Calibri" w:cs="Calibri"/>
        </w:rPr>
        <w:t>in Coleman et al. (2020)</w:t>
      </w:r>
      <w:r>
        <w:rPr>
          <w:rStyle w:val="normaltextrun"/>
          <w:rFonts w:ascii="Calibri" w:hAnsi="Calibri" w:cs="Calibri"/>
        </w:rPr>
        <w:t xml:space="preserve"> </w:t>
      </w:r>
      <w:r>
        <w:rPr>
          <w:rStyle w:val="normaltextrun"/>
          <w:rFonts w:ascii="Calibri" w:hAnsi="Calibri" w:cs="Calibri"/>
        </w:rPr>
        <w:fldChar w:fldCharType="begin">
          <w:fldData xml:space="preserve">PEVuZE5vdGU+PENpdGU+PEF1dGhvcj5Db2xlbWFuPC9BdXRob3I+PFllYXI+MjAyMDwvWWVhcj48
UmVjTnVtPjQ1NTwvUmVjTnVtPjxEaXNwbGF5VGV4dD4oMz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65506B">
        <w:rPr>
          <w:rStyle w:val="normaltextrun"/>
          <w:rFonts w:ascii="Calibri" w:hAnsi="Calibri" w:cs="Calibri"/>
        </w:rPr>
        <w:instrText xml:space="preserve"> ADDIN EN.CITE </w:instrText>
      </w:r>
      <w:r w:rsidR="0065506B">
        <w:rPr>
          <w:rStyle w:val="normaltextrun"/>
          <w:rFonts w:ascii="Calibri" w:hAnsi="Calibri" w:cs="Calibri"/>
        </w:rPr>
        <w:fldChar w:fldCharType="begin">
          <w:fldData xml:space="preserve">PEVuZE5vdGU+PENpdGU+PEF1dGhvcj5Db2xlbWFuPC9BdXRob3I+PFllYXI+MjAyMDwvWWVhcj48
UmVjTnVtPjQ1NTwvUmVjTnVtPjxEaXNwbGF5VGV4dD4oMz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65506B">
        <w:rPr>
          <w:rStyle w:val="normaltextrun"/>
          <w:rFonts w:ascii="Calibri" w:hAnsi="Calibri" w:cs="Calibri"/>
        </w:rPr>
        <w:instrText xml:space="preserve"> ADDIN EN.CITE.DATA </w:instrText>
      </w:r>
      <w:r w:rsidR="0065506B">
        <w:rPr>
          <w:rStyle w:val="normaltextrun"/>
          <w:rFonts w:ascii="Calibri" w:hAnsi="Calibri" w:cs="Calibri"/>
        </w:rPr>
      </w:r>
      <w:r w:rsidR="0065506B">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65506B">
        <w:rPr>
          <w:rStyle w:val="normaltextrun"/>
          <w:rFonts w:ascii="Calibri" w:hAnsi="Calibri" w:cs="Calibri"/>
          <w:noProof/>
        </w:rPr>
        <w:t>(35)</w:t>
      </w:r>
      <w:r>
        <w:rPr>
          <w:rStyle w:val="normaltextrun"/>
          <w:rFonts w:ascii="Calibri" w:hAnsi="Calibri" w:cs="Calibri"/>
        </w:rPr>
        <w:fldChar w:fldCharType="end"/>
      </w:r>
      <w:r w:rsidRPr="006617F4">
        <w:rPr>
          <w:rStyle w:val="normaltextrun"/>
          <w:rFonts w:ascii="Calibri" w:hAnsi="Calibri" w:cs="Calibri"/>
        </w:rPr>
        <w:t xml:space="preserve">. </w:t>
      </w:r>
      <w:r w:rsidR="000606F1">
        <w:rPr>
          <w:rStyle w:val="normaltextrun"/>
          <w:rFonts w:ascii="Calibri" w:hAnsi="Calibri" w:cs="Calibri"/>
        </w:rPr>
        <w:t xml:space="preserve">First, </w:t>
      </w:r>
      <w:r>
        <w:rPr>
          <w:rStyle w:val="normaltextrun"/>
          <w:rFonts w:ascii="Calibri" w:hAnsi="Calibri" w:cs="Calibri"/>
        </w:rPr>
        <w:t xml:space="preserve">differences in genetic correlations were assessed using a </w:t>
      </w:r>
      <w:proofErr w:type="gramStart"/>
      <w:r>
        <w:rPr>
          <w:rStyle w:val="normaltextrun"/>
          <w:rFonts w:ascii="Calibri" w:hAnsi="Calibri" w:cs="Calibri"/>
        </w:rPr>
        <w:t>two sample</w:t>
      </w:r>
      <w:proofErr w:type="gramEnd"/>
      <w:r>
        <w:rPr>
          <w:rStyle w:val="normaltextrun"/>
          <w:rFonts w:ascii="Calibri" w:hAnsi="Calibri" w:cs="Calibri"/>
        </w:rPr>
        <w:t xml:space="preserve"> z-test, and significant differences (p &lt; 0.05) were then compared using a block-jackknife correction. The results were then further corrected using the </w:t>
      </w:r>
      <w:r w:rsidRPr="00D83CD3">
        <w:rPr>
          <w:rStyle w:val="normaltextrun"/>
          <w:rFonts w:ascii="Calibri" w:hAnsi="Calibri" w:cs="Calibri"/>
        </w:rPr>
        <w:t xml:space="preserve">Benjamini-Hochberg </w:t>
      </w:r>
      <w:r>
        <w:rPr>
          <w:rStyle w:val="normaltextrun"/>
          <w:rFonts w:ascii="Calibri" w:hAnsi="Calibri" w:cs="Calibri"/>
        </w:rPr>
        <w:t>False Discovery Rate (FDR) method to account for multiple testing.</w:t>
      </w:r>
    </w:p>
    <w:p w14:paraId="15F540AD" w14:textId="77777777" w:rsidR="001763DB" w:rsidRDefault="001763DB" w:rsidP="00B35B83">
      <w:pPr>
        <w:rPr>
          <w:rStyle w:val="normaltextrun"/>
          <w:rFonts w:ascii="Calibri" w:hAnsi="Calibri" w:cs="Calibri"/>
        </w:rPr>
      </w:pPr>
    </w:p>
    <w:p w14:paraId="033E05C5" w14:textId="77777777" w:rsidR="00417FAF" w:rsidRPr="00464885" w:rsidRDefault="00417FAF" w:rsidP="00046827">
      <w:pPr>
        <w:jc w:val="both"/>
        <w:rPr>
          <w:rFonts w:cstheme="minorHAnsi"/>
        </w:rPr>
      </w:pPr>
    </w:p>
    <w:p w14:paraId="28FB04CF" w14:textId="56F55C41" w:rsidR="00AA2FC2" w:rsidRPr="00464885" w:rsidRDefault="000C2B87" w:rsidP="000C2B87">
      <w:pPr>
        <w:pStyle w:val="Heading1"/>
        <w:rPr>
          <w:rFonts w:asciiTheme="minorHAnsi" w:hAnsiTheme="minorHAnsi" w:cstheme="minorHAnsi"/>
        </w:rPr>
      </w:pPr>
      <w:r w:rsidRPr="00464885">
        <w:rPr>
          <w:rFonts w:asciiTheme="minorHAnsi" w:hAnsiTheme="minorHAnsi" w:cstheme="minorHAnsi"/>
        </w:rPr>
        <w:t>Results</w:t>
      </w:r>
    </w:p>
    <w:p w14:paraId="1C9D6EA2" w14:textId="5EA9FAF7" w:rsidR="0033725C" w:rsidRPr="00464885" w:rsidRDefault="0033725C">
      <w:pPr>
        <w:rPr>
          <w:rFonts w:cstheme="minorHAnsi"/>
          <w:color w:val="222222"/>
          <w:sz w:val="27"/>
          <w:szCs w:val="27"/>
          <w:shd w:val="clear" w:color="auto" w:fill="FFFFFF"/>
        </w:rPr>
      </w:pPr>
    </w:p>
    <w:p w14:paraId="2D29D635" w14:textId="77777777" w:rsidR="003B35BB" w:rsidRPr="00C554EC" w:rsidRDefault="003B35BB" w:rsidP="003B35BB">
      <w:pPr>
        <w:pStyle w:val="Heading2"/>
        <w:spacing w:beforeLines="20" w:before="48" w:line="288" w:lineRule="exact"/>
        <w:rPr>
          <w:u w:val="single"/>
        </w:rPr>
      </w:pPr>
      <w:r w:rsidRPr="00C554EC">
        <w:rPr>
          <w:u w:val="single"/>
        </w:rPr>
        <w:t>Isolating transdiagnostic genetic signal from 11 major psychiatric disorders</w:t>
      </w:r>
    </w:p>
    <w:p w14:paraId="390B8725" w14:textId="77777777" w:rsidR="003B35BB" w:rsidRPr="0097423F" w:rsidRDefault="003B35BB" w:rsidP="003B35BB">
      <w:pPr>
        <w:spacing w:beforeLines="20" w:before="48" w:line="288" w:lineRule="exact"/>
        <w:rPr>
          <w:rFonts w:cstheme="minorHAnsi"/>
        </w:rPr>
      </w:pPr>
      <w:r w:rsidRPr="00464885">
        <w:rPr>
          <w:rFonts w:eastAsia="Calibri" w:cstheme="minorHAnsi"/>
          <w:color w:val="000000" w:themeColor="text1"/>
        </w:rPr>
        <w:t xml:space="preserve"> </w:t>
      </w:r>
    </w:p>
    <w:p w14:paraId="199203B3" w14:textId="39007626" w:rsidR="003B35BB" w:rsidRDefault="003B35BB" w:rsidP="000F03E5">
      <w:pPr>
        <w:rPr>
          <w:rFonts w:eastAsia="Calibri"/>
          <w:color w:val="000000" w:themeColor="text1"/>
        </w:rPr>
      </w:pPr>
      <w:r w:rsidRPr="001B6162">
        <w:rPr>
          <w:rFonts w:eastAsia="Calibri"/>
          <w:color w:val="000000" w:themeColor="text1"/>
        </w:rPr>
        <w:t>We found a positive manifold of genetic correlation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among most disorders, with a mean </w:t>
      </w:r>
      <w:proofErr w:type="spellStart"/>
      <w:r w:rsidR="006E56FB" w:rsidRPr="001B6162">
        <w:rPr>
          <w:rFonts w:eastAsia="Calibri"/>
          <w:color w:val="000000" w:themeColor="text1"/>
        </w:rPr>
        <w:t>r</w:t>
      </w:r>
      <w:r w:rsidR="006E56FB" w:rsidRPr="001B6162">
        <w:rPr>
          <w:rFonts w:eastAsia="Calibri"/>
          <w:color w:val="000000" w:themeColor="text1"/>
          <w:vertAlign w:val="subscript"/>
        </w:rPr>
        <w:t>G</w:t>
      </w:r>
      <w:proofErr w:type="spellEnd"/>
      <w:r w:rsidR="006E56FB" w:rsidRPr="001B6162">
        <w:rPr>
          <w:rFonts w:eastAsia="Calibri"/>
          <w:color w:val="000000" w:themeColor="text1"/>
        </w:rPr>
        <w:t xml:space="preserve"> </w:t>
      </w:r>
      <w:r w:rsidRPr="001B6162">
        <w:rPr>
          <w:rFonts w:eastAsia="Calibri"/>
          <w:color w:val="000000" w:themeColor="text1"/>
        </w:rPr>
        <w:t xml:space="preserve">of </w:t>
      </w:r>
      <w:r w:rsidRPr="1FCDD8FB">
        <w:rPr>
          <w:rFonts w:eastAsia="Calibri"/>
          <w:color w:val="000000" w:themeColor="text1"/>
        </w:rPr>
        <w:t>0.29</w:t>
      </w:r>
      <w:r w:rsidRPr="001B6162">
        <w:rPr>
          <w:rFonts w:eastAsia="Calibri"/>
          <w:color w:val="000000" w:themeColor="text1"/>
        </w:rPr>
        <w:t xml:space="preserve">. Estimates ranged between </w:t>
      </w:r>
      <w:r w:rsidRPr="1FCDD8FB">
        <w:rPr>
          <w:rFonts w:eastAsia="Calibri"/>
          <w:color w:val="000000" w:themeColor="text1"/>
        </w:rPr>
        <w:t>-0.11</w:t>
      </w:r>
      <w:r w:rsidRPr="001B6162">
        <w:rPr>
          <w:rFonts w:eastAsia="Calibri"/>
          <w:color w:val="000000" w:themeColor="text1"/>
        </w:rPr>
        <w:t xml:space="preserve"> for the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between obsessive compulsive disorder (OCD) and attention deficit hyperactivity disorder (ADHD) and 0.90 between anxiety and major depressive disorder (MDD). </w:t>
      </w:r>
      <w:r w:rsidR="008C35DD">
        <w:rPr>
          <w:rFonts w:eastAsia="Calibri"/>
          <w:color w:val="000000" w:themeColor="text1"/>
        </w:rPr>
        <w:t>G</w:t>
      </w:r>
      <w:r w:rsidR="008C35DD" w:rsidRPr="001B6162">
        <w:rPr>
          <w:rFonts w:eastAsia="Calibri"/>
          <w:color w:val="000000" w:themeColor="text1"/>
        </w:rPr>
        <w:t>enetic correlation</w:t>
      </w:r>
      <w:r w:rsidR="008C35DD">
        <w:rPr>
          <w:rFonts w:eastAsia="Calibri"/>
          <w:color w:val="000000" w:themeColor="text1"/>
        </w:rPr>
        <w:t xml:space="preserve">s </w:t>
      </w:r>
      <w:r w:rsidR="008C35DD" w:rsidRPr="001B6162">
        <w:rPr>
          <w:rFonts w:eastAsia="Calibri"/>
          <w:color w:val="000000" w:themeColor="text1"/>
        </w:rPr>
        <w:t xml:space="preserve">are presented </w:t>
      </w:r>
      <w:r w:rsidR="008C35DD" w:rsidRPr="00244B3B">
        <w:rPr>
          <w:rFonts w:eastAsia="Calibri"/>
          <w:color w:val="000000" w:themeColor="text1"/>
        </w:rPr>
        <w:t>in Supplementary Table 2.</w:t>
      </w:r>
    </w:p>
    <w:p w14:paraId="553459F0" w14:textId="77777777" w:rsidR="000F03E5" w:rsidRPr="001B6162" w:rsidRDefault="000F03E5" w:rsidP="000F03E5">
      <w:pPr>
        <w:rPr>
          <w:rFonts w:eastAsia="Calibri"/>
          <w:color w:val="000000" w:themeColor="text1"/>
        </w:rPr>
      </w:pPr>
    </w:p>
    <w:p w14:paraId="25B2442A" w14:textId="2369251E" w:rsidR="00ED58FC" w:rsidRDefault="003B35BB" w:rsidP="000F03E5">
      <w:pPr>
        <w:rPr>
          <w:color w:val="000000" w:themeColor="text1"/>
        </w:rPr>
      </w:pPr>
      <w:r w:rsidRPr="003123D0">
        <w:rPr>
          <w:rFonts w:eastAsia="Calibri"/>
          <w:color w:val="000000" w:themeColor="text1"/>
        </w:rPr>
        <w:t xml:space="preserve">To capture </w:t>
      </w:r>
      <w:r w:rsidR="003123D0">
        <w:rPr>
          <w:rFonts w:eastAsia="Calibri"/>
          <w:color w:val="000000" w:themeColor="text1"/>
        </w:rPr>
        <w:t xml:space="preserve">these </w:t>
      </w:r>
      <w:r w:rsidRPr="003123D0">
        <w:rPr>
          <w:rFonts w:eastAsia="Calibri"/>
          <w:color w:val="000000" w:themeColor="text1"/>
        </w:rPr>
        <w:t xml:space="preserve">transdiagnostic genetic effects across all 11 disorders, we fitted a common factor model to the genetic covariance matrix. In this model, all disorders loaded on a single common factor (i.e., the p-factor; </w:t>
      </w:r>
      <w:r w:rsidR="00CA767D">
        <w:rPr>
          <w:rFonts w:eastAsia="Calibri"/>
          <w:color w:val="000000" w:themeColor="text1"/>
        </w:rPr>
        <w:t xml:space="preserve">top half of </w:t>
      </w:r>
      <w:r w:rsidRPr="003123D0">
        <w:rPr>
          <w:rFonts w:eastAsia="Calibri"/>
          <w:color w:val="000000" w:themeColor="text1"/>
        </w:rPr>
        <w:t>Fig. 1A</w:t>
      </w:r>
      <w:r w:rsidR="003123D0">
        <w:rPr>
          <w:rFonts w:eastAsia="Calibri"/>
          <w:color w:val="000000" w:themeColor="text1"/>
        </w:rPr>
        <w:t>)</w:t>
      </w:r>
      <w:r w:rsidR="00CA767D">
        <w:rPr>
          <w:rFonts w:eastAsia="Calibri"/>
          <w:color w:val="000000" w:themeColor="text1"/>
        </w:rPr>
        <w:t>.</w:t>
      </w:r>
      <w:r w:rsidR="003123D0">
        <w:rPr>
          <w:rFonts w:eastAsia="Calibri"/>
          <w:color w:val="000000" w:themeColor="text1"/>
        </w:rPr>
        <w:t xml:space="preserve"> </w:t>
      </w:r>
      <w:r w:rsidR="00CA767D" w:rsidRPr="00F71A88">
        <w:rPr>
          <w:rFonts w:eastAsia="Calibri"/>
          <w:color w:val="000000" w:themeColor="text1"/>
        </w:rPr>
        <w:t>This same model also allowed us to capture residual genetic variance that was associated with each disorder independent of transdiagnostic effects (i.e., non-p; bottom half of Fig. 1A).</w:t>
      </w:r>
      <w:r w:rsidR="00257CDB">
        <w:rPr>
          <w:rFonts w:eastAsia="Calibri"/>
          <w:color w:val="000000" w:themeColor="text1"/>
        </w:rPr>
        <w:t xml:space="preserve"> </w:t>
      </w:r>
      <w:r w:rsidR="00257CDB" w:rsidRPr="2AA115C1">
        <w:rPr>
          <w:rFonts w:eastAsia="Calibri"/>
        </w:rPr>
        <w:t>We simultaneously r</w:t>
      </w:r>
      <w:r w:rsidR="003D54F4" w:rsidRPr="2AA115C1">
        <w:rPr>
          <w:rFonts w:eastAsia="Calibri"/>
        </w:rPr>
        <w:t>a</w:t>
      </w:r>
      <w:r w:rsidR="00257CDB" w:rsidRPr="2AA115C1">
        <w:rPr>
          <w:rFonts w:eastAsia="Calibri"/>
        </w:rPr>
        <w:t xml:space="preserve">n </w:t>
      </w:r>
      <w:r w:rsidR="00F47148">
        <w:rPr>
          <w:rFonts w:eastAsia="Calibri"/>
        </w:rPr>
        <w:t xml:space="preserve">a </w:t>
      </w:r>
      <w:r w:rsidR="00257CDB" w:rsidRPr="2AA115C1">
        <w:rPr>
          <w:rFonts w:eastAsia="Calibri"/>
        </w:rPr>
        <w:t xml:space="preserve">GWAS on p and residual variance in each psychiatric disorder. Figure 1A provides a diagram of the GWAS that we ran to capture genetic variance in PTSD after accounting for transdiagnostic genetic effects. </w:t>
      </w:r>
      <w:r>
        <w:t>We repeated this procedure 11 times to isolate transdiagnostic genetic effects from each of the 11 major psychiatric disorders.</w:t>
      </w:r>
      <w:r w:rsidR="00EE2D49">
        <w:t xml:space="preserve"> </w:t>
      </w:r>
      <w:r w:rsidR="00EE2D49">
        <w:rPr>
          <w:color w:val="222222"/>
        </w:rPr>
        <w:t>Af</w:t>
      </w:r>
      <w:r w:rsidR="00F522FC">
        <w:rPr>
          <w:color w:val="222222"/>
        </w:rPr>
        <w:t>t</w:t>
      </w:r>
      <w:r w:rsidR="00EE2D49">
        <w:rPr>
          <w:color w:val="222222"/>
        </w:rPr>
        <w:t>er accounting for p, w</w:t>
      </w:r>
      <w:r w:rsidR="00EE2D49" w:rsidRPr="00187D17">
        <w:rPr>
          <w:color w:val="222222"/>
        </w:rPr>
        <w:t xml:space="preserve">e identified </w:t>
      </w:r>
      <w:r w:rsidR="00EE2D49" w:rsidRPr="00187D17">
        <w:t>genome-wide significant lead SNPs for schizophrenia (</w:t>
      </w:r>
      <w:r w:rsidR="00EE2D49" w:rsidRPr="00435776">
        <w:t>SCZ, 1</w:t>
      </w:r>
      <w:r w:rsidR="00763BD2" w:rsidRPr="00435776">
        <w:rPr>
          <w:rFonts w:hint="eastAsia"/>
          <w:lang w:eastAsia="zh-CN"/>
        </w:rPr>
        <w:t>18</w:t>
      </w:r>
      <w:r w:rsidR="00EE2D49" w:rsidRPr="00435776">
        <w:t xml:space="preserve"> hits), bipolar disorder (BIP, </w:t>
      </w:r>
      <w:r w:rsidR="00763BD2" w:rsidRPr="00435776">
        <w:rPr>
          <w:rFonts w:hint="eastAsia"/>
          <w:lang w:eastAsia="zh-CN"/>
        </w:rPr>
        <w:lastRenderedPageBreak/>
        <w:t>22</w:t>
      </w:r>
      <w:r w:rsidR="00EE2D49" w:rsidRPr="00435776">
        <w:t xml:space="preserve"> hits), </w:t>
      </w:r>
      <w:r w:rsidR="00763BD2" w:rsidRPr="00435776">
        <w:rPr>
          <w:rFonts w:hint="eastAsia"/>
          <w:lang w:eastAsia="zh-CN"/>
        </w:rPr>
        <w:t xml:space="preserve">major depressive disorder (MDD, 14 hits), </w:t>
      </w:r>
      <w:r w:rsidR="00EE2D49" w:rsidRPr="00435776">
        <w:t>attention-deficit /hyperactivity disorder (ADHD, 1</w:t>
      </w:r>
      <w:r w:rsidR="00763BD2" w:rsidRPr="00435776">
        <w:rPr>
          <w:rFonts w:hint="eastAsia"/>
          <w:lang w:eastAsia="zh-CN"/>
        </w:rPr>
        <w:t>2</w:t>
      </w:r>
      <w:r w:rsidR="00EE2D49" w:rsidRPr="00435776">
        <w:t xml:space="preserve"> hits), anorexia nervosa (AN, </w:t>
      </w:r>
      <w:r w:rsidR="00394321" w:rsidRPr="00435776">
        <w:rPr>
          <w:rFonts w:hint="eastAsia"/>
          <w:lang w:eastAsia="zh-CN"/>
        </w:rPr>
        <w:t>10</w:t>
      </w:r>
      <w:r w:rsidR="00EE2D49" w:rsidRPr="00435776">
        <w:t xml:space="preserve"> hits)</w:t>
      </w:r>
      <w:r w:rsidR="00394321" w:rsidRPr="00435776">
        <w:rPr>
          <w:rFonts w:hint="eastAsia"/>
          <w:lang w:eastAsia="zh-CN"/>
        </w:rPr>
        <w:t xml:space="preserve">, </w:t>
      </w:r>
      <w:r w:rsidR="006A70D2" w:rsidRPr="00435776">
        <w:rPr>
          <w:rFonts w:hint="eastAsia"/>
          <w:lang w:eastAsia="zh-CN"/>
        </w:rPr>
        <w:t xml:space="preserve">problematic </w:t>
      </w:r>
      <w:r w:rsidR="00EE2D49" w:rsidRPr="00435776">
        <w:t xml:space="preserve">alcohol use (ALCH, </w:t>
      </w:r>
      <w:r w:rsidR="00394321" w:rsidRPr="00435776">
        <w:rPr>
          <w:rFonts w:hint="eastAsia"/>
          <w:lang w:eastAsia="zh-CN"/>
        </w:rPr>
        <w:t>3</w:t>
      </w:r>
      <w:r w:rsidR="00EE2D49" w:rsidRPr="00435776">
        <w:t xml:space="preserve"> hits</w:t>
      </w:r>
      <w:r w:rsidR="00394321" w:rsidRPr="00435776">
        <w:rPr>
          <w:rFonts w:hint="eastAsia"/>
          <w:lang w:eastAsia="zh-CN"/>
        </w:rPr>
        <w:t>)</w:t>
      </w:r>
      <w:r w:rsidR="00B30072" w:rsidRPr="00435776">
        <w:rPr>
          <w:rFonts w:hint="eastAsia"/>
          <w:lang w:eastAsia="zh-CN"/>
        </w:rPr>
        <w:t xml:space="preserve">, and Autism spectrum disorder (ASD, 2 </w:t>
      </w:r>
      <w:r w:rsidR="00B30072" w:rsidRPr="00244B3B">
        <w:rPr>
          <w:rFonts w:hint="eastAsia"/>
          <w:color w:val="000000" w:themeColor="text1"/>
          <w:lang w:eastAsia="zh-CN"/>
        </w:rPr>
        <w:t>hits)</w:t>
      </w:r>
      <w:r w:rsidR="00EE2D49" w:rsidRPr="00244B3B">
        <w:rPr>
          <w:color w:val="000000" w:themeColor="text1"/>
        </w:rPr>
        <w:t xml:space="preserve">; see Supplementary Figures </w:t>
      </w:r>
      <w:r w:rsidR="0056010F" w:rsidRPr="00244B3B">
        <w:rPr>
          <w:color w:val="000000" w:themeColor="text1"/>
        </w:rPr>
        <w:t>1</w:t>
      </w:r>
      <w:r w:rsidR="00EE2D49" w:rsidRPr="00244B3B">
        <w:rPr>
          <w:color w:val="000000" w:themeColor="text1"/>
        </w:rPr>
        <w:t>-</w:t>
      </w:r>
      <w:r w:rsidR="0056010F" w:rsidRPr="00244B3B">
        <w:rPr>
          <w:color w:val="000000" w:themeColor="text1"/>
        </w:rPr>
        <w:t>11</w:t>
      </w:r>
      <w:r w:rsidR="00B338E5" w:rsidRPr="00244B3B">
        <w:rPr>
          <w:rFonts w:hint="eastAsia"/>
          <w:color w:val="000000" w:themeColor="text1"/>
          <w:lang w:eastAsia="zh-CN"/>
        </w:rPr>
        <w:t xml:space="preserve">, see Supplementary Tables </w:t>
      </w:r>
      <w:r w:rsidR="0056010F" w:rsidRPr="00244B3B">
        <w:rPr>
          <w:color w:val="000000" w:themeColor="text1"/>
          <w:lang w:eastAsia="zh-CN"/>
        </w:rPr>
        <w:t>3</w:t>
      </w:r>
      <w:r w:rsidR="002927BE" w:rsidRPr="00244B3B">
        <w:rPr>
          <w:rFonts w:hint="eastAsia"/>
          <w:color w:val="000000" w:themeColor="text1"/>
          <w:lang w:eastAsia="zh-CN"/>
        </w:rPr>
        <w:t>-</w:t>
      </w:r>
      <w:r w:rsidR="0056010F" w:rsidRPr="00244B3B">
        <w:rPr>
          <w:color w:val="000000" w:themeColor="text1"/>
          <w:lang w:eastAsia="zh-CN"/>
        </w:rPr>
        <w:t>9</w:t>
      </w:r>
      <w:r w:rsidR="00EE2D49" w:rsidRPr="00244B3B">
        <w:rPr>
          <w:color w:val="000000" w:themeColor="text1"/>
        </w:rPr>
        <w:t xml:space="preserve"> and Supplementary Note</w:t>
      </w:r>
      <w:r w:rsidR="00F522FC" w:rsidRPr="00244B3B">
        <w:rPr>
          <w:color w:val="000000" w:themeColor="text1"/>
        </w:rPr>
        <w:t xml:space="preserve"> 4</w:t>
      </w:r>
      <w:r w:rsidR="0056598A" w:rsidRPr="00244B3B">
        <w:rPr>
          <w:rFonts w:hint="eastAsia"/>
          <w:color w:val="000000" w:themeColor="text1"/>
          <w:lang w:eastAsia="zh-CN"/>
        </w:rPr>
        <w:t xml:space="preserve"> for novel SNPs</w:t>
      </w:r>
      <w:r w:rsidR="00A04E50">
        <w:rPr>
          <w:rFonts w:hint="eastAsia"/>
          <w:color w:val="000000" w:themeColor="text1"/>
          <w:lang w:eastAsia="zh-CN"/>
        </w:rPr>
        <w:t xml:space="preserve"> </w:t>
      </w:r>
      <w:r w:rsidR="00A04E50">
        <w:rPr>
          <w:color w:val="000000" w:themeColor="text1"/>
          <w:lang w:eastAsia="zh-CN"/>
        </w:rPr>
        <w:t>identified</w:t>
      </w:r>
      <w:r w:rsidR="00A04E50">
        <w:rPr>
          <w:rFonts w:hint="eastAsia"/>
          <w:color w:val="000000" w:themeColor="text1"/>
          <w:lang w:eastAsia="zh-CN"/>
        </w:rPr>
        <w:t xml:space="preserve"> from the non-p GWASs</w:t>
      </w:r>
      <w:r w:rsidR="00B46B5B" w:rsidRPr="00244B3B">
        <w:rPr>
          <w:color w:val="000000" w:themeColor="text1"/>
        </w:rPr>
        <w:t>.</w:t>
      </w:r>
    </w:p>
    <w:p w14:paraId="7A070532" w14:textId="77777777" w:rsidR="00ED58FC" w:rsidRDefault="00ED58FC" w:rsidP="000F03E5">
      <w:pPr>
        <w:rPr>
          <w:color w:val="000000" w:themeColor="text1"/>
        </w:rPr>
      </w:pPr>
    </w:p>
    <w:p w14:paraId="2C6F4EA2" w14:textId="59DAC2B6" w:rsidR="00C12562" w:rsidRDefault="00A04E50" w:rsidP="000F03E5">
      <w:pPr>
        <w:rPr>
          <w:color w:val="222222"/>
        </w:rPr>
      </w:pPr>
      <w:r>
        <w:rPr>
          <w:rFonts w:hint="eastAsia"/>
          <w:lang w:eastAsia="zh-CN"/>
        </w:rPr>
        <w:t xml:space="preserve">MAGMA </w:t>
      </w:r>
      <w:proofErr w:type="spellStart"/>
      <w:r>
        <w:rPr>
          <w:rFonts w:hint="eastAsia"/>
          <w:lang w:eastAsia="zh-CN"/>
        </w:rPr>
        <w:t>identifed</w:t>
      </w:r>
      <w:proofErr w:type="spellEnd"/>
      <w:r w:rsidR="00C12562" w:rsidRPr="004A0FFB">
        <w:t xml:space="preserve"> </w:t>
      </w:r>
      <w:r>
        <w:rPr>
          <w:rFonts w:hint="eastAsia"/>
          <w:lang w:eastAsia="zh-CN"/>
        </w:rPr>
        <w:t>gene</w:t>
      </w:r>
      <w:r w:rsidRPr="004A0FFB">
        <w:t xml:space="preserve"> </w:t>
      </w:r>
      <w:r w:rsidR="00C12562" w:rsidRPr="004A0FFB">
        <w:t>effects of the 11 non-p GWAS</w:t>
      </w:r>
      <w:r w:rsidR="00C12562">
        <w:t>s</w:t>
      </w:r>
      <w:r w:rsidR="00C12562" w:rsidRPr="004A0FFB">
        <w:t xml:space="preserve"> on protein-coding gene</w:t>
      </w:r>
      <w:r w:rsidR="00C12562">
        <w:t xml:space="preserve">s. </w:t>
      </w:r>
      <w:r>
        <w:rPr>
          <w:rFonts w:hint="eastAsia"/>
          <w:lang w:eastAsia="zh-CN"/>
        </w:rPr>
        <w:t xml:space="preserve">The gene-set analysis </w:t>
      </w:r>
      <w:proofErr w:type="spellStart"/>
      <w:r>
        <w:rPr>
          <w:rFonts w:hint="eastAsia"/>
          <w:lang w:eastAsia="zh-CN"/>
        </w:rPr>
        <w:t>identifed</w:t>
      </w:r>
      <w:proofErr w:type="spellEnd"/>
      <w:r w:rsidR="00C12562" w:rsidRPr="004A0FFB">
        <w:t xml:space="preserve"> biological pathways linked to each major psychiatric disorder before and after accounting for p, and to analyse tissue type </w:t>
      </w:r>
      <w:r w:rsidR="00C12562" w:rsidRPr="00A7630F">
        <w:t xml:space="preserve">enrichment (Supplementary Note </w:t>
      </w:r>
      <w:r w:rsidR="00A94E92" w:rsidRPr="00A7630F">
        <w:rPr>
          <w:lang w:eastAsia="zh-CN"/>
        </w:rPr>
        <w:t>4</w:t>
      </w:r>
      <w:r w:rsidR="00C12562" w:rsidRPr="00A7630F">
        <w:t>).</w:t>
      </w:r>
      <w:r w:rsidR="00C12562" w:rsidRPr="00A7630F">
        <w:rPr>
          <w:b/>
          <w:bCs/>
        </w:rPr>
        <w:t xml:space="preserve"> </w:t>
      </w:r>
      <w:r w:rsidR="00C12562" w:rsidRPr="00A7630F">
        <w:t xml:space="preserve">The full results are reported in the Supplementary Notes </w:t>
      </w:r>
      <w:r w:rsidR="00A94E92" w:rsidRPr="00A7630F">
        <w:t>4</w:t>
      </w:r>
      <w:r w:rsidR="00C12562" w:rsidRPr="00A7630F">
        <w:t xml:space="preserve"> and Supplementary Tables</w:t>
      </w:r>
      <w:r w:rsidR="00175DDC" w:rsidRPr="00A7630F">
        <w:rPr>
          <w:rFonts w:hint="eastAsia"/>
          <w:lang w:eastAsia="zh-CN"/>
        </w:rPr>
        <w:t xml:space="preserve"> </w:t>
      </w:r>
      <w:r w:rsidR="00A94E92" w:rsidRPr="00A7630F">
        <w:rPr>
          <w:lang w:eastAsia="zh-CN"/>
        </w:rPr>
        <w:t>10</w:t>
      </w:r>
      <w:r w:rsidR="00103FB8" w:rsidRPr="00A7630F">
        <w:rPr>
          <w:rFonts w:hint="eastAsia"/>
          <w:lang w:eastAsia="zh-CN"/>
        </w:rPr>
        <w:t>-</w:t>
      </w:r>
      <w:r w:rsidR="005B0BF2" w:rsidRPr="00A7630F">
        <w:rPr>
          <w:lang w:eastAsia="zh-CN"/>
        </w:rPr>
        <w:t>47</w:t>
      </w:r>
      <w:r w:rsidR="00C12562" w:rsidRPr="00A7630F">
        <w:t>.</w:t>
      </w:r>
    </w:p>
    <w:p w14:paraId="3E6C699A" w14:textId="7E6247B3" w:rsidR="00D040B0" w:rsidRDefault="00D040B0" w:rsidP="00D040B0"/>
    <w:p w14:paraId="2D41B4CE" w14:textId="5CB22D3F" w:rsidR="00896B4E" w:rsidRDefault="00896B4E" w:rsidP="00D040B0">
      <w:r>
        <w:rPr>
          <w:noProof/>
        </w:rPr>
        <w:drawing>
          <wp:inline distT="0" distB="0" distL="0" distR="0" wp14:anchorId="752F90EF" wp14:editId="0D90A036">
            <wp:extent cx="5730875" cy="4410710"/>
            <wp:effectExtent l="0" t="0" r="0" b="8890"/>
            <wp:docPr id="1240288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4410710"/>
                    </a:xfrm>
                    <a:prstGeom prst="rect">
                      <a:avLst/>
                    </a:prstGeom>
                    <a:noFill/>
                    <a:ln>
                      <a:noFill/>
                    </a:ln>
                  </pic:spPr>
                </pic:pic>
              </a:graphicData>
            </a:graphic>
          </wp:inline>
        </w:drawing>
      </w:r>
    </w:p>
    <w:p w14:paraId="644765B2" w14:textId="26468E76" w:rsidR="0089317B" w:rsidRDefault="00896B4E" w:rsidP="001273DC">
      <w:pPr>
        <w:rPr>
          <w:color w:val="222222"/>
        </w:rPr>
      </w:pPr>
      <w:r w:rsidRPr="005F33C9">
        <w:rPr>
          <w:rFonts w:eastAsia="Calibri"/>
          <w:b/>
          <w:bCs/>
          <w:sz w:val="20"/>
          <w:szCs w:val="20"/>
        </w:rPr>
        <w:t>Figure 1.</w:t>
      </w:r>
      <w:r w:rsidRPr="005F33C9">
        <w:rPr>
          <w:rFonts w:eastAsia="Calibri"/>
          <w:sz w:val="20"/>
          <w:szCs w:val="20"/>
        </w:rPr>
        <w:t xml:space="preserve"> </w:t>
      </w:r>
      <w:r w:rsidRPr="005F33C9">
        <w:rPr>
          <w:rFonts w:eastAsia="Calibri"/>
          <w:b/>
          <w:bCs/>
          <w:sz w:val="20"/>
          <w:szCs w:val="20"/>
        </w:rPr>
        <w:t>Isolating transdiagnostic genetic effects from 11 major psychiatric disorders.</w:t>
      </w:r>
      <w:r w:rsidRPr="005F33C9">
        <w:rPr>
          <w:rFonts w:eastAsia="Calibri"/>
          <w:sz w:val="20"/>
          <w:szCs w:val="20"/>
        </w:rPr>
        <w:t xml:space="preserve"> </w:t>
      </w:r>
      <w:r w:rsidRPr="005F33C9">
        <w:rPr>
          <w:rFonts w:eastAsia="Calibri"/>
          <w:b/>
          <w:bCs/>
          <w:sz w:val="20"/>
          <w:szCs w:val="20"/>
        </w:rPr>
        <w:t>A.</w:t>
      </w:r>
      <w:r w:rsidRPr="005F33C9">
        <w:rPr>
          <w:rFonts w:eastAsia="Calibri"/>
          <w:sz w:val="20"/>
          <w:szCs w:val="20"/>
        </w:rPr>
        <w:t xml:space="preserve"> </w:t>
      </w:r>
      <w:r w:rsidRPr="005F33C9">
        <w:rPr>
          <w:rFonts w:eastAsia="Calibri"/>
          <w:b/>
          <w:bCs/>
          <w:i/>
          <w:iCs/>
          <w:sz w:val="20"/>
          <w:szCs w:val="20"/>
        </w:rPr>
        <w:t>Standardized results for a common factor model of genomic p</w:t>
      </w:r>
      <w:r w:rsidRPr="005F33C9">
        <w:rPr>
          <w:rFonts w:eastAsia="Calibri"/>
          <w:sz w:val="20"/>
          <w:szCs w:val="20"/>
        </w:rPr>
        <w:t xml:space="preserve">. Each square </w:t>
      </w:r>
      <w:r w:rsidR="0089317B">
        <w:rPr>
          <w:rFonts w:eastAsia="Calibri"/>
          <w:sz w:val="20"/>
          <w:szCs w:val="20"/>
        </w:rPr>
        <w:t>represents</w:t>
      </w:r>
      <w:r w:rsidRPr="005F33C9">
        <w:rPr>
          <w:rFonts w:eastAsia="Calibri"/>
          <w:sz w:val="20"/>
          <w:szCs w:val="20"/>
        </w:rPr>
        <w:t xml:space="preserve"> observed variables (i.e., the summary statistics for each of the 11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w:t>
      </w:r>
      <w:r w:rsidR="0089317B">
        <w:rPr>
          <w:rFonts w:eastAsia="Calibri"/>
          <w:sz w:val="20"/>
          <w:szCs w:val="20"/>
        </w:rPr>
        <w:t>into</w:t>
      </w:r>
      <w:r w:rsidRPr="005F33C9">
        <w:rPr>
          <w:rFonts w:eastAsia="Calibri"/>
          <w:sz w:val="20"/>
          <w:szCs w:val="20"/>
        </w:rPr>
        <w:t xml:space="preserve"> transdiagnostic effects </w:t>
      </w:r>
      <w:r w:rsidR="0089317B">
        <w:rPr>
          <w:rFonts w:eastAsia="Calibri"/>
          <w:sz w:val="20"/>
          <w:szCs w:val="20"/>
        </w:rPr>
        <w:t>and disorder-specific genetic variance</w:t>
      </w:r>
      <w:r w:rsidRPr="005F33C9">
        <w:rPr>
          <w:rFonts w:eastAsia="Calibri"/>
          <w:sz w:val="20"/>
          <w:szCs w:val="20"/>
        </w:rPr>
        <w:t>. We ran the model 11 times, isolating transdiagnostic effects from each psychiatric condition at a time. ANX = anxiety disorder; MDD = major depressive disorder;</w:t>
      </w:r>
      <w:r>
        <w:rPr>
          <w:rFonts w:eastAsia="Calibri"/>
          <w:sz w:val="20"/>
          <w:szCs w:val="20"/>
        </w:rPr>
        <w:t xml:space="preserve"> </w:t>
      </w:r>
      <w:r w:rsidRPr="005F33C9">
        <w:rPr>
          <w:rFonts w:eastAsia="Calibri"/>
          <w:sz w:val="20"/>
          <w:szCs w:val="20"/>
        </w:rPr>
        <w:t>PTSD = post-traumatic stress disorder; BIP = bipolar disorder; SCZ =  schizophrenia;</w:t>
      </w:r>
      <w:r>
        <w:rPr>
          <w:rFonts w:eastAsia="Calibri"/>
          <w:sz w:val="20"/>
          <w:szCs w:val="20"/>
        </w:rPr>
        <w:t xml:space="preserve"> </w:t>
      </w:r>
      <w:r w:rsidRPr="005F33C9">
        <w:rPr>
          <w:rFonts w:eastAsia="Calibri"/>
          <w:sz w:val="20"/>
          <w:szCs w:val="20"/>
        </w:rPr>
        <w:t>ADHD = attention-deficit hyperactivity disorder; ASD =  autism spectrum disorder; ALCH = problematic alcohol use; OCD = obsessive-compulsive disorder;</w:t>
      </w:r>
      <w:r w:rsidRPr="00065C8C">
        <w:rPr>
          <w:rFonts w:eastAsia="Calibri"/>
          <w:sz w:val="20"/>
          <w:szCs w:val="20"/>
        </w:rPr>
        <w:t xml:space="preserve"> </w:t>
      </w:r>
      <w:r w:rsidRPr="005F33C9">
        <w:rPr>
          <w:rFonts w:eastAsia="Calibri"/>
          <w:sz w:val="20"/>
          <w:szCs w:val="20"/>
        </w:rPr>
        <w:t>AN = anorexia nervosa;</w:t>
      </w:r>
      <w:r>
        <w:rPr>
          <w:rFonts w:eastAsia="Calibri"/>
          <w:sz w:val="20"/>
          <w:szCs w:val="20"/>
        </w:rPr>
        <w:t xml:space="preserve"> </w:t>
      </w:r>
      <w:r w:rsidRPr="005F33C9">
        <w:rPr>
          <w:rFonts w:eastAsia="Calibri"/>
          <w:sz w:val="20"/>
          <w:szCs w:val="20"/>
        </w:rPr>
        <w:t xml:space="preserve">TS = Tourette syndrome; p =  general psychopathology factor. </w:t>
      </w:r>
      <w:r w:rsidRPr="005F33C9">
        <w:rPr>
          <w:rFonts w:eastAsia="Calibri"/>
          <w:b/>
          <w:bCs/>
          <w:sz w:val="20"/>
          <w:szCs w:val="20"/>
        </w:rPr>
        <w:t>B</w:t>
      </w:r>
      <w:r w:rsidRPr="005F33C9">
        <w:rPr>
          <w:b/>
          <w:bCs/>
          <w:color w:val="000000" w:themeColor="text1"/>
          <w:sz w:val="20"/>
          <w:szCs w:val="20"/>
          <w:shd w:val="clear" w:color="auto" w:fill="FFFFFF"/>
        </w:rPr>
        <w:t xml:space="preserve"> and C.</w:t>
      </w:r>
      <w:r w:rsidRPr="005F33C9">
        <w:rPr>
          <w:color w:val="000000" w:themeColor="text1"/>
          <w:sz w:val="20"/>
          <w:szCs w:val="20"/>
          <w:shd w:val="clear" w:color="auto" w:fill="FFFFFF"/>
        </w:rPr>
        <w:t xml:space="preserve"> </w:t>
      </w:r>
      <w:r w:rsidRPr="005F33C9">
        <w:rPr>
          <w:b/>
          <w:bCs/>
          <w:i/>
          <w:iCs/>
          <w:color w:val="000000" w:themeColor="text1"/>
          <w:sz w:val="20"/>
          <w:szCs w:val="20"/>
          <w:shd w:val="clear" w:color="auto" w:fill="FFFFFF"/>
        </w:rPr>
        <w:t>SNP-based heritability</w:t>
      </w:r>
      <w:r w:rsidRPr="005F33C9">
        <w:rPr>
          <w:i/>
          <w:iCs/>
          <w:color w:val="000000" w:themeColor="text1"/>
          <w:sz w:val="20"/>
          <w:szCs w:val="20"/>
          <w:shd w:val="clear" w:color="auto" w:fill="FFFFFF"/>
        </w:rPr>
        <w:t xml:space="preserve"> </w:t>
      </w:r>
      <w:r w:rsidRPr="005F33C9">
        <w:rPr>
          <w:b/>
          <w:bCs/>
          <w:i/>
          <w:iCs/>
          <w:color w:val="000000" w:themeColor="text1"/>
          <w:sz w:val="20"/>
          <w:szCs w:val="20"/>
          <w:shd w:val="clear" w:color="auto" w:fill="FFFFFF"/>
        </w:rPr>
        <w:t>estimates including and after accounting for transdiagnostic effects.</w:t>
      </w:r>
      <w:r w:rsidRPr="005F33C9">
        <w:rPr>
          <w:color w:val="000000" w:themeColor="text1"/>
          <w:sz w:val="20"/>
          <w:szCs w:val="20"/>
          <w:shd w:val="clear" w:color="auto" w:fill="FFFFFF"/>
        </w:rPr>
        <w:t xml:space="preserve"> SNP </w:t>
      </w:r>
      <w:proofErr w:type="spellStart"/>
      <w:r w:rsidRPr="005F33C9">
        <w:rPr>
          <w:color w:val="000000" w:themeColor="text1"/>
          <w:sz w:val="20"/>
          <w:szCs w:val="20"/>
          <w:shd w:val="clear" w:color="auto" w:fill="FFFFFF"/>
        </w:rPr>
        <w:t>heritabilities</w:t>
      </w:r>
      <w:proofErr w:type="spellEnd"/>
      <w:r w:rsidRPr="005F33C9">
        <w:rPr>
          <w:color w:val="000000" w:themeColor="text1"/>
          <w:sz w:val="20"/>
          <w:szCs w:val="20"/>
          <w:shd w:val="clear" w:color="auto" w:fill="FFFFFF"/>
        </w:rPr>
        <w:t xml:space="preserve"> were calculated before (on the liability </w:t>
      </w:r>
      <w:r w:rsidRPr="005F33C9">
        <w:rPr>
          <w:color w:val="000000" w:themeColor="text1"/>
          <w:sz w:val="20"/>
          <w:szCs w:val="20"/>
          <w:shd w:val="clear" w:color="auto" w:fill="FFFFFF"/>
        </w:rPr>
        <w:lastRenderedPageBreak/>
        <w:t>scale) and after (on the observed scale) removing genetic effects shared with the p-factor. Error bars indicate stand</w:t>
      </w:r>
      <w:r w:rsidR="001C764B">
        <w:rPr>
          <w:color w:val="000000" w:themeColor="text1"/>
          <w:sz w:val="20"/>
          <w:szCs w:val="20"/>
          <w:shd w:val="clear" w:color="auto" w:fill="FFFFFF"/>
        </w:rPr>
        <w:t>ar</w:t>
      </w:r>
      <w:r w:rsidRPr="005F33C9">
        <w:rPr>
          <w:color w:val="000000" w:themeColor="text1"/>
          <w:sz w:val="20"/>
          <w:szCs w:val="20"/>
          <w:shd w:val="clear" w:color="auto" w:fill="FFFFFF"/>
        </w:rPr>
        <w:t>d errors.</w:t>
      </w:r>
    </w:p>
    <w:p w14:paraId="2654DB21" w14:textId="77777777" w:rsidR="0089317B" w:rsidRDefault="0089317B" w:rsidP="001273DC">
      <w:pPr>
        <w:rPr>
          <w:color w:val="222222"/>
        </w:rPr>
      </w:pPr>
    </w:p>
    <w:p w14:paraId="0D84F116" w14:textId="523505CC" w:rsidR="000A0457" w:rsidRPr="00DD3C8E" w:rsidRDefault="000A0457" w:rsidP="001273DC">
      <w:pPr>
        <w:pStyle w:val="Heading2"/>
      </w:pPr>
      <w:r w:rsidRPr="00DD3C8E">
        <w:t xml:space="preserve">SNP </w:t>
      </w:r>
      <w:proofErr w:type="spellStart"/>
      <w:r w:rsidRPr="00DD3C8E">
        <w:t>heritabilities</w:t>
      </w:r>
      <w:proofErr w:type="spellEnd"/>
      <w:r w:rsidRPr="00DD3C8E">
        <w:t xml:space="preserve"> for disorders independent of p</w:t>
      </w:r>
    </w:p>
    <w:p w14:paraId="71F49DFF" w14:textId="77777777" w:rsidR="00475152" w:rsidRDefault="00475152" w:rsidP="00475152"/>
    <w:p w14:paraId="29B94FF7" w14:textId="3DD6D084" w:rsidR="003B35BB" w:rsidRDefault="000A0457" w:rsidP="00475152">
      <w:r w:rsidRPr="00475152">
        <w:t>We used LDSC to estimate SNP-based heritability (h</w:t>
      </w:r>
      <w:r w:rsidRPr="00475152">
        <w:rPr>
          <w:vertAlign w:val="superscript"/>
        </w:rPr>
        <w:t>2</w:t>
      </w:r>
      <w:r w:rsidRPr="00475152">
        <w:t xml:space="preserve">) for the 11 disorders </w:t>
      </w:r>
      <w:r w:rsidR="798A85BF" w:rsidRPr="00475152">
        <w:t xml:space="preserve">before and </w:t>
      </w:r>
      <w:r w:rsidRPr="00475152">
        <w:t xml:space="preserve">after </w:t>
      </w:r>
      <w:proofErr w:type="spellStart"/>
      <w:r w:rsidRPr="00475152">
        <w:t>partialing</w:t>
      </w:r>
      <w:proofErr w:type="spellEnd"/>
      <w:r w:rsidRPr="00475152">
        <w:t xml:space="preserve"> out the genetic variance associated with p. Figures 1</w:t>
      </w:r>
      <w:r w:rsidR="00F21BAC" w:rsidRPr="00475152">
        <w:rPr>
          <w:rFonts w:hint="eastAsia"/>
          <w:lang w:eastAsia="zh-CN"/>
        </w:rPr>
        <w:t>B</w:t>
      </w:r>
      <w:r w:rsidRPr="00475152">
        <w:t xml:space="preserve"> and 1</w:t>
      </w:r>
      <w:r w:rsidR="00F21BAC" w:rsidRPr="00475152">
        <w:rPr>
          <w:rFonts w:hint="eastAsia"/>
          <w:lang w:eastAsia="zh-CN"/>
        </w:rPr>
        <w:t>C</w:t>
      </w:r>
      <w:r w:rsidRPr="00475152">
        <w:t xml:space="preserve">, and Supplementary Table </w:t>
      </w:r>
      <w:r w:rsidR="007D516B" w:rsidRPr="00475152">
        <w:rPr>
          <w:rFonts w:hint="eastAsia"/>
          <w:lang w:eastAsia="zh-CN"/>
        </w:rPr>
        <w:t>4</w:t>
      </w:r>
      <w:r w:rsidR="001F26E5" w:rsidRPr="00475152">
        <w:rPr>
          <w:lang w:eastAsia="zh-CN"/>
        </w:rPr>
        <w:t>8</w:t>
      </w:r>
      <w:r w:rsidRPr="00475152">
        <w:t xml:space="preserve"> show the SNP-based h</w:t>
      </w:r>
      <w:r w:rsidRPr="00475152">
        <w:rPr>
          <w:vertAlign w:val="superscript"/>
        </w:rPr>
        <w:t>2</w:t>
      </w:r>
      <w:r w:rsidRPr="00475152">
        <w:t xml:space="preserve"> estimates for the 11 disorders (on the liability scale</w:t>
      </w:r>
      <w:r w:rsidR="09EB94C6" w:rsidRPr="00475152">
        <w:t>; Figure 1B</w:t>
      </w:r>
      <w:r w:rsidRPr="00475152">
        <w:t>) and for the residual variance in each psychiatric disorder after accounting for the genetic effects associated with p (on the observed scale</w:t>
      </w:r>
      <w:r w:rsidR="427B149B" w:rsidRPr="00475152">
        <w:t>; Figure 1C</w:t>
      </w:r>
      <w:r w:rsidRPr="00475152">
        <w:t>). In general, the pattern of SNP h</w:t>
      </w:r>
      <w:r w:rsidRPr="00475152">
        <w:rPr>
          <w:vertAlign w:val="superscript"/>
        </w:rPr>
        <w:t>2</w:t>
      </w:r>
      <w:r w:rsidRPr="00475152">
        <w:t xml:space="preserve"> remained similar before and after controlling for p</w:t>
      </w:r>
      <w:r w:rsidR="00DA6620">
        <w:t>, with the highest</w:t>
      </w:r>
      <w:r w:rsidRPr="00475152">
        <w:t xml:space="preserve"> </w:t>
      </w:r>
      <w:r w:rsidR="00DA6620">
        <w:t xml:space="preserve">estimates </w:t>
      </w:r>
      <w:r w:rsidRPr="00475152">
        <w:t xml:space="preserve">were observed for OCD and TS </w:t>
      </w:r>
      <w:r w:rsidR="00DA6620">
        <w:t>and the lowest</w:t>
      </w:r>
      <w:r w:rsidR="00ED58FC">
        <w:t xml:space="preserve"> </w:t>
      </w:r>
      <w:r w:rsidRPr="00475152">
        <w:t xml:space="preserve">for ALCH and PTSD. </w:t>
      </w:r>
    </w:p>
    <w:p w14:paraId="0D9DE14B" w14:textId="77777777" w:rsidR="00DA6620" w:rsidRDefault="00DA6620" w:rsidP="00475152"/>
    <w:p w14:paraId="10CEC3A6" w14:textId="77777777" w:rsidR="00F24451" w:rsidRDefault="00F24451" w:rsidP="00C32F43">
      <w:pPr>
        <w:spacing w:beforeLines="20" w:before="48" w:line="288" w:lineRule="exact"/>
        <w:rPr>
          <w:i/>
          <w:iCs/>
        </w:rPr>
      </w:pPr>
    </w:p>
    <w:p w14:paraId="306C6DA2" w14:textId="0770E35B" w:rsidR="00C428A1" w:rsidRPr="006E7D9C" w:rsidRDefault="00C428A1" w:rsidP="00C32F43">
      <w:pPr>
        <w:spacing w:beforeLines="20" w:before="48" w:line="288" w:lineRule="exact"/>
        <w:rPr>
          <w:b/>
          <w:bCs/>
        </w:rPr>
      </w:pPr>
      <w:r w:rsidRPr="006E7D9C">
        <w:rPr>
          <w:b/>
          <w:bCs/>
          <w:i/>
          <w:iCs/>
        </w:rPr>
        <w:t>Removing transdiagnostic genetic effects significantly changed genetic relationships between psychiatric disorders.</w:t>
      </w:r>
    </w:p>
    <w:p w14:paraId="4AB6BF63" w14:textId="77777777" w:rsidR="00C428A1" w:rsidRPr="0097423F" w:rsidRDefault="00C428A1" w:rsidP="001273DC">
      <w:pPr>
        <w:rPr>
          <w:rFonts w:eastAsiaTheme="minorEastAsia"/>
        </w:rPr>
      </w:pPr>
      <w:r w:rsidRPr="0097423F">
        <w:rPr>
          <w:rFonts w:eastAsiaTheme="minorEastAsia"/>
        </w:rPr>
        <w:t xml:space="preserve"> </w:t>
      </w:r>
    </w:p>
    <w:p w14:paraId="7F75712A" w14:textId="05F1DC4F" w:rsidR="007103A7" w:rsidRDefault="001A7A87" w:rsidP="009333F7">
      <w:r>
        <w:t>Figure 2 compares genetic correlations between each disorder and the other 10 disorders before and after removing genetic variance each has in common with p</w:t>
      </w:r>
      <w:r w:rsidR="00ED58FC">
        <w:t xml:space="preserve"> </w:t>
      </w:r>
      <w:r w:rsidRPr="000B322A">
        <w:t>(</w:t>
      </w:r>
      <w:r w:rsidR="00ED58FC">
        <w:t xml:space="preserve">see </w:t>
      </w:r>
      <w:r w:rsidRPr="000B322A">
        <w:t xml:space="preserve">Supplementary Figure </w:t>
      </w:r>
      <w:r w:rsidR="000B322A" w:rsidRPr="000B322A">
        <w:t>S</w:t>
      </w:r>
      <w:r w:rsidR="00112518" w:rsidRPr="000B322A">
        <w:rPr>
          <w:rFonts w:hint="eastAsia"/>
          <w:lang w:eastAsia="zh-CN"/>
        </w:rPr>
        <w:t>2</w:t>
      </w:r>
      <w:r w:rsidR="00112518">
        <w:rPr>
          <w:rFonts w:hint="eastAsia"/>
          <w:lang w:eastAsia="zh-CN"/>
        </w:rPr>
        <w:t xml:space="preserve"> </w:t>
      </w:r>
      <w:r w:rsidR="00ED58FC">
        <w:t>for</w:t>
      </w:r>
      <w:r w:rsidR="00ED58FC" w:rsidRPr="00112518">
        <w:t xml:space="preserve"> </w:t>
      </w:r>
      <w:r w:rsidRPr="00112518">
        <w:t xml:space="preserve">the full genetic correlation matrices as heat maps and </w:t>
      </w:r>
      <w:r w:rsidRPr="000B322A">
        <w:t xml:space="preserve">Supplementary Table </w:t>
      </w:r>
      <w:r w:rsidR="000B322A" w:rsidRPr="000B322A">
        <w:rPr>
          <w:lang w:eastAsia="zh-CN"/>
        </w:rPr>
        <w:t>2</w:t>
      </w:r>
      <w:r w:rsidR="00920A1A">
        <w:rPr>
          <w:rFonts w:hint="eastAsia"/>
          <w:lang w:eastAsia="zh-CN"/>
        </w:rPr>
        <w:t xml:space="preserve"> and </w:t>
      </w:r>
      <w:r w:rsidR="00847FE2" w:rsidRPr="000B322A">
        <w:rPr>
          <w:rFonts w:hint="eastAsia"/>
          <w:lang w:eastAsia="zh-CN"/>
        </w:rPr>
        <w:t>4</w:t>
      </w:r>
      <w:r w:rsidRPr="00847FE2">
        <w:t xml:space="preserve"> </w:t>
      </w:r>
      <w:r w:rsidR="00ED58FC">
        <w:t>for the</w:t>
      </w:r>
      <w:r w:rsidRPr="00112518">
        <w:t xml:space="preserve"> genetic correlation</w:t>
      </w:r>
      <w:r w:rsidR="00ED58FC">
        <w:t xml:space="preserve"> estimates</w:t>
      </w:r>
      <w:r w:rsidRPr="00112518">
        <w:t xml:space="preserve"> and confidence intervals</w:t>
      </w:r>
      <w:r>
        <w:t>)</w:t>
      </w:r>
      <w:r w:rsidR="00AB6790">
        <w:t>.</w:t>
      </w:r>
      <w:r>
        <w:t xml:space="preserve"> It can be seen from Figure 2 that genetic correlations were lower after accounting for genomic p</w:t>
      </w:r>
      <w:r w:rsidR="007103A7">
        <w:t xml:space="preserve">, with the average correlation dropping from </w:t>
      </w:r>
      <w:r>
        <w:t>0.29 to -0.0</w:t>
      </w:r>
      <w:r w:rsidR="00EF4A2A">
        <w:rPr>
          <w:rFonts w:hint="eastAsia"/>
          <w:lang w:eastAsia="zh-CN"/>
        </w:rPr>
        <w:t>5</w:t>
      </w:r>
      <w:r>
        <w:t>.</w:t>
      </w:r>
      <w:r w:rsidR="008514AD">
        <w:t xml:space="preserve"> </w:t>
      </w:r>
      <w:r>
        <w:t xml:space="preserve">This reduction </w:t>
      </w:r>
      <w:r w:rsidR="00ED58FC">
        <w:t xml:space="preserve">suggests </w:t>
      </w:r>
      <w:r>
        <w:t xml:space="preserve">greater specificity in that the pervasive contribution of p to the positive manifold of genetic correlations is </w:t>
      </w:r>
      <w:r w:rsidR="008514AD">
        <w:t>diminished</w:t>
      </w:r>
      <w:r>
        <w:t xml:space="preserve">. </w:t>
      </w:r>
    </w:p>
    <w:p w14:paraId="62C910ED" w14:textId="77777777" w:rsidR="007103A7" w:rsidRDefault="007103A7" w:rsidP="009333F7"/>
    <w:p w14:paraId="3772D1F7" w14:textId="1A64E102" w:rsidR="001C3C6F" w:rsidRDefault="001A7A87" w:rsidP="009333F7">
      <w:r>
        <w:t xml:space="preserve">The major finding visualized in Figure 2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w:t>
      </w:r>
      <w:r w:rsidR="094280A1">
        <w:t>and PTSD are</w:t>
      </w:r>
      <w:r>
        <w:t xml:space="preserve"> corrected for p, the genetic correlation declines to 0.5</w:t>
      </w:r>
      <w:r w:rsidR="00E71177">
        <w:rPr>
          <w:rFonts w:hint="eastAsia"/>
          <w:lang w:eastAsia="zh-CN"/>
        </w:rPr>
        <w:t>0</w:t>
      </w:r>
      <w:r w:rsidRPr="00050FE3">
        <w:t>, a nonsignificant difference.</w:t>
      </w:r>
      <w:r>
        <w:t xml:space="preserve"> This means that the substantial genetic correlation between ADHD and PTSD is only slightly due to p, which could motivate the search for common mechanisms and transdiagnostic interventions. In contrast, for MDD, the genetic correlation with ADHD drops from </w:t>
      </w:r>
      <w:r w:rsidRPr="009414D5">
        <w:t>0.</w:t>
      </w:r>
      <w:r w:rsidR="009414D5" w:rsidRPr="009414D5">
        <w:rPr>
          <w:rFonts w:hint="eastAsia"/>
          <w:lang w:eastAsia="zh-CN"/>
        </w:rPr>
        <w:t>52</w:t>
      </w:r>
      <w:r w:rsidRPr="009414D5">
        <w:t xml:space="preserve"> to -0.0</w:t>
      </w:r>
      <w:r w:rsidR="00921BFD">
        <w:rPr>
          <w:rFonts w:hint="eastAsia"/>
          <w:lang w:eastAsia="zh-CN"/>
        </w:rPr>
        <w:t>8</w:t>
      </w:r>
      <w:r w:rsidRPr="009414D5">
        <w:t>.</w:t>
      </w:r>
      <w:r>
        <w:t xml:space="preserve"> In other words, the substantial genetic correlation between ADHD and MDD disappears when corrected for p, suggesting that the ostensible genetic relationship between ADHD and MDD is completely mediated by p.  </w:t>
      </w:r>
    </w:p>
    <w:p w14:paraId="2FC07780" w14:textId="77777777" w:rsidR="001A7A87" w:rsidRDefault="001A7A87" w:rsidP="009333F7"/>
    <w:p w14:paraId="1A291195" w14:textId="023D024A" w:rsidR="001A7A87" w:rsidRDefault="001A7A87" w:rsidP="009333F7">
      <w:r>
        <w:t>These differences in genetic correlations are not simply due to the disorders’ loading</w:t>
      </w:r>
      <w:r w:rsidR="00DF7F3F">
        <w:t>s</w:t>
      </w:r>
      <w:r>
        <w:t xml:space="preserve"> on the genomic p</w:t>
      </w:r>
      <w:r w:rsidR="00DF7F3F">
        <w:t>-</w:t>
      </w:r>
      <w:r>
        <w:t>factor. For example, loadings on the genomic p factor are similar for PTSD (0.</w:t>
      </w:r>
      <w:r w:rsidR="0BB5225A">
        <w:t>78</w:t>
      </w:r>
      <w:r>
        <w:t>) and MDD (0.8</w:t>
      </w:r>
      <w:r w:rsidR="39EBCBBC">
        <w:t>2</w:t>
      </w:r>
      <w:r>
        <w:t>), but the p-corrected genetic correlation with ADHD is much reduced for MDD (from 0.</w:t>
      </w:r>
      <w:r w:rsidR="1022B97C">
        <w:t>52</w:t>
      </w:r>
      <w:r>
        <w:t xml:space="preserve"> to -0.0</w:t>
      </w:r>
      <w:r w:rsidR="004E70A5">
        <w:rPr>
          <w:rFonts w:hint="eastAsia"/>
          <w:lang w:eastAsia="zh-CN"/>
        </w:rPr>
        <w:t>8</w:t>
      </w:r>
      <w:r>
        <w:t>) but not for PTSD (0.72 to 0.5</w:t>
      </w:r>
      <w:r w:rsidR="004E70A5">
        <w:rPr>
          <w:rFonts w:hint="eastAsia"/>
          <w:lang w:eastAsia="zh-CN"/>
        </w:rPr>
        <w:t>0</w:t>
      </w:r>
      <w:r>
        <w:t xml:space="preserve">). These </w:t>
      </w:r>
      <w:r w:rsidR="00F310A4">
        <w:t xml:space="preserve">results </w:t>
      </w:r>
      <w:r>
        <w:t xml:space="preserve">reveal differences in disorder-specific genetic architecture when the positive manifold of transdiagnostic effects of genomic p is removed. </w:t>
      </w:r>
    </w:p>
    <w:p w14:paraId="58A34935" w14:textId="77777777" w:rsidR="00456885" w:rsidRDefault="00456885" w:rsidP="009333F7">
      <w:pPr>
        <w:rPr>
          <w:lang w:eastAsia="zh-CN"/>
        </w:rPr>
      </w:pPr>
    </w:p>
    <w:p w14:paraId="2AFFC851" w14:textId="13F2E60B" w:rsidR="00954292" w:rsidRPr="001C3800" w:rsidRDefault="00456885" w:rsidP="009333F7">
      <w:r>
        <w:rPr>
          <w:rFonts w:hint="eastAsia"/>
          <w:lang w:eastAsia="zh-CN"/>
        </w:rPr>
        <w:t>F</w:t>
      </w:r>
      <w:r w:rsidR="00954292" w:rsidRPr="00954292">
        <w:t>or some pairs of disorders,</w:t>
      </w:r>
      <w:r w:rsidRPr="00456885">
        <w:rPr>
          <w:rFonts w:hint="eastAsia"/>
          <w:lang w:eastAsia="zh-CN"/>
        </w:rPr>
        <w:t xml:space="preserve"> </w:t>
      </w:r>
      <w:r>
        <w:rPr>
          <w:rFonts w:hint="eastAsia"/>
          <w:lang w:eastAsia="zh-CN"/>
        </w:rPr>
        <w:t>l</w:t>
      </w:r>
      <w:r w:rsidRPr="00954292">
        <w:t xml:space="preserve">ike ADHD and PTSD, </w:t>
      </w:r>
      <w:r w:rsidR="00954292" w:rsidRPr="00954292">
        <w:t xml:space="preserve"> genetic correlations remained substantial after accounting for transdiagnostic effects. For example, moderate to strong genetic </w:t>
      </w:r>
      <w:r w:rsidR="00954292" w:rsidRPr="00954292">
        <w:lastRenderedPageBreak/>
        <w:t xml:space="preserve">correlations between ANX and MDD </w:t>
      </w:r>
      <w:r w:rsidR="00954292">
        <w:t>(</w:t>
      </w:r>
      <w:proofErr w:type="spellStart"/>
      <w:r w:rsidR="00954292">
        <w:t>rG</w:t>
      </w:r>
      <w:proofErr w:type="spellEnd"/>
      <w:r w:rsidR="00954292">
        <w:t xml:space="preserve"> = 0.</w:t>
      </w:r>
      <w:r w:rsidR="00BE2DD0">
        <w:rPr>
          <w:rFonts w:hint="eastAsia"/>
          <w:lang w:eastAsia="zh-CN"/>
        </w:rPr>
        <w:t>74</w:t>
      </w:r>
      <w:r w:rsidR="00954292">
        <w:t>, SE = 0.08)</w:t>
      </w:r>
      <w:r w:rsidR="00954292" w:rsidRPr="00954292">
        <w:t xml:space="preserve"> and between SCZ and BIP (</w:t>
      </w:r>
      <w:proofErr w:type="spellStart"/>
      <w:r w:rsidR="00954292">
        <w:t>rG</w:t>
      </w:r>
      <w:proofErr w:type="spellEnd"/>
      <w:r w:rsidR="00954292">
        <w:t xml:space="preserve"> = 0.4</w:t>
      </w:r>
      <w:r w:rsidR="000D0FBF">
        <w:rPr>
          <w:rFonts w:hint="eastAsia"/>
          <w:lang w:eastAsia="zh-CN"/>
        </w:rPr>
        <w:t>2</w:t>
      </w:r>
      <w:r w:rsidR="00954292">
        <w:t>, SE = 0.04)</w:t>
      </w:r>
      <w:r w:rsidR="00954292" w:rsidRPr="00954292">
        <w:t xml:space="preserve"> could still be observed. </w:t>
      </w:r>
      <w:r>
        <w:rPr>
          <w:rFonts w:hint="eastAsia"/>
          <w:lang w:eastAsia="zh-CN"/>
        </w:rPr>
        <w:t>F</w:t>
      </w:r>
      <w:r w:rsidR="00954292" w:rsidRPr="00954292">
        <w:t>or other pairs of disorders,</w:t>
      </w:r>
      <w:r w:rsidRPr="00456885">
        <w:t xml:space="preserve"> </w:t>
      </w:r>
      <w:r>
        <w:rPr>
          <w:rFonts w:hint="eastAsia"/>
          <w:lang w:eastAsia="zh-CN"/>
        </w:rPr>
        <w:t>l</w:t>
      </w:r>
      <w:r w:rsidRPr="00954292">
        <w:t xml:space="preserve">ike ADHD and MDD, </w:t>
      </w:r>
      <w:r w:rsidR="00954292" w:rsidRPr="00954292">
        <w:t xml:space="preserve"> genetic associations were not significant after accounting for transdiagnostic genetic effects. This could be observed most notably for the otherwise strong correlation between PTSD and ANX </w:t>
      </w:r>
      <w:r w:rsidR="00954292" w:rsidRPr="00D0282B">
        <w:t>(</w:t>
      </w:r>
      <w:proofErr w:type="spellStart"/>
      <w:r w:rsidR="00954292" w:rsidRPr="00D0282B">
        <w:t>rG</w:t>
      </w:r>
      <w:proofErr w:type="spellEnd"/>
      <w:r w:rsidR="00954292" w:rsidRPr="00D0282B">
        <w:t xml:space="preserve"> = 0.63, SE = 0.08), which was reduced to 0.</w:t>
      </w:r>
      <w:r w:rsidR="00114995">
        <w:rPr>
          <w:rFonts w:hint="eastAsia"/>
          <w:lang w:eastAsia="zh-CN"/>
        </w:rPr>
        <w:t>09</w:t>
      </w:r>
      <w:r w:rsidR="00954292" w:rsidRPr="00D0282B">
        <w:t xml:space="preserve"> (SE = 0.1</w:t>
      </w:r>
      <w:r w:rsidR="001E71CA">
        <w:rPr>
          <w:rFonts w:hint="eastAsia"/>
          <w:lang w:eastAsia="zh-CN"/>
        </w:rPr>
        <w:t>7</w:t>
      </w:r>
      <w:r w:rsidR="00954292" w:rsidRPr="00D0282B">
        <w:t>) after removing the genetic variance they shared with p. Similarly, the moderate genetic correlation between ASD and ANX (</w:t>
      </w:r>
      <w:proofErr w:type="spellStart"/>
      <w:r w:rsidR="00954292" w:rsidRPr="00D0282B">
        <w:t>rG</w:t>
      </w:r>
      <w:proofErr w:type="spellEnd"/>
      <w:r w:rsidR="00954292" w:rsidRPr="00D0282B">
        <w:t xml:space="preserve"> = 0.36, SE = 0.05) dropped to </w:t>
      </w:r>
      <w:r w:rsidR="00332247">
        <w:rPr>
          <w:rFonts w:hint="eastAsia"/>
          <w:lang w:eastAsia="zh-CN"/>
        </w:rPr>
        <w:t>-</w:t>
      </w:r>
      <w:r w:rsidR="00954292" w:rsidRPr="00D0282B">
        <w:t>0.0</w:t>
      </w:r>
      <w:r w:rsidR="00332247">
        <w:rPr>
          <w:rFonts w:hint="eastAsia"/>
          <w:lang w:eastAsia="zh-CN"/>
        </w:rPr>
        <w:t>3</w:t>
      </w:r>
      <w:r w:rsidR="00954292" w:rsidRPr="00D0282B">
        <w:t xml:space="preserve"> (SE = 0.10).</w:t>
      </w:r>
    </w:p>
    <w:p w14:paraId="31B4875F" w14:textId="77777777" w:rsidR="00954292" w:rsidRPr="00954292" w:rsidRDefault="00954292" w:rsidP="009333F7">
      <w:r w:rsidRPr="00954292">
        <w:t> </w:t>
      </w:r>
    </w:p>
    <w:p w14:paraId="663E189C" w14:textId="24CB7ACA" w:rsidR="008379A0" w:rsidRDefault="00954292" w:rsidP="009333F7">
      <w:r w:rsidRPr="00954292">
        <w:t>Another pattern of change was observed for the genetic correlations between OCD and ADHD</w:t>
      </w:r>
      <w:r w:rsidR="00DF7F3F">
        <w:t>,</w:t>
      </w:r>
      <w:r w:rsidRPr="00954292">
        <w:t xml:space="preserve"> and TS and PTSD. For these disorder pairs, associations that were previously small or not significant increased substantially</w:t>
      </w:r>
      <w:r w:rsidR="00456885">
        <w:rPr>
          <w:rFonts w:hint="eastAsia"/>
          <w:lang w:eastAsia="zh-CN"/>
        </w:rPr>
        <w:t xml:space="preserve"> in strength</w:t>
      </w:r>
      <w:r w:rsidRPr="00954292">
        <w:t xml:space="preserve">. The genetic correlation between OCD and ADHD increased from </w:t>
      </w:r>
      <w:r w:rsidRPr="00F57601">
        <w:t>-0.11 (SE = 0.06) to -0.4</w:t>
      </w:r>
      <w:r w:rsidR="001A6160">
        <w:rPr>
          <w:rFonts w:hint="eastAsia"/>
          <w:lang w:eastAsia="zh-CN"/>
        </w:rPr>
        <w:t>5</w:t>
      </w:r>
      <w:r w:rsidRPr="00F57601">
        <w:t xml:space="preserve"> (SE = 0.09), and the genetic correlation between TS and PTSD increased from -0.09 (SE = 0.10) to -0.3</w:t>
      </w:r>
      <w:r w:rsidR="006C26E7">
        <w:rPr>
          <w:rFonts w:hint="eastAsia"/>
          <w:lang w:eastAsia="zh-CN"/>
        </w:rPr>
        <w:t>5</w:t>
      </w:r>
      <w:r w:rsidRPr="00F57601">
        <w:t xml:space="preserve"> (SE = 0.</w:t>
      </w:r>
      <w:r w:rsidR="00785A42">
        <w:rPr>
          <w:rFonts w:hint="eastAsia"/>
          <w:lang w:eastAsia="zh-CN"/>
        </w:rPr>
        <w:t>19</w:t>
      </w:r>
      <w:r w:rsidRPr="00F57601">
        <w:t>).</w:t>
      </w:r>
      <w:r w:rsidRPr="00954292">
        <w:t xml:space="preserve"> </w:t>
      </w:r>
    </w:p>
    <w:p w14:paraId="696C300A" w14:textId="77777777" w:rsidR="008379A0" w:rsidRDefault="008379A0" w:rsidP="009333F7"/>
    <w:p w14:paraId="75BA06F9" w14:textId="4FF32B25" w:rsidR="00954292" w:rsidRDefault="00954292" w:rsidP="009333F7">
      <w:r w:rsidRPr="00954292">
        <w:t>The most dramatic pattern of change</w:t>
      </w:r>
      <w:r w:rsidR="008379A0">
        <w:rPr>
          <w:rFonts w:hint="eastAsia"/>
          <w:lang w:eastAsia="zh-CN"/>
        </w:rPr>
        <w:t xml:space="preserve"> in genetic correlations</w:t>
      </w:r>
      <w:r w:rsidRPr="00954292">
        <w:t xml:space="preserve"> emerged for MDD, BIP and SCZ, </w:t>
      </w:r>
      <w:r w:rsidR="00D94000">
        <w:t>where</w:t>
      </w:r>
      <w:r w:rsidRPr="00954292">
        <w:t xml:space="preserve"> genetic correlations switched from positive to negative after removing transdiagnostic genetic effects. For MDD and SCZ, the genetic correlation changed from </w:t>
      </w:r>
      <w:r w:rsidRPr="00F22622">
        <w:t>0.34 (SE =</w:t>
      </w:r>
      <w:r w:rsidR="00E706C8">
        <w:t>0</w:t>
      </w:r>
      <w:r w:rsidRPr="00F22622">
        <w:t>.03) to -0.8</w:t>
      </w:r>
      <w:r w:rsidR="00FB3E97" w:rsidRPr="00F22622">
        <w:rPr>
          <w:rFonts w:hint="eastAsia"/>
          <w:lang w:eastAsia="zh-CN"/>
        </w:rPr>
        <w:t>1</w:t>
      </w:r>
      <w:r w:rsidRPr="00F22622">
        <w:t xml:space="preserve"> (SE = 0.05). The change was similarly dramatic for the association between MDD and BIP, from 0.44 (SE = 0.03) to -0.64 (SE = 0.06).</w:t>
      </w:r>
      <w:r w:rsidRPr="00954292">
        <w:t xml:space="preserve"> </w:t>
      </w:r>
    </w:p>
    <w:p w14:paraId="7E4CEC2F" w14:textId="77777777" w:rsidR="00DF7F3F" w:rsidRPr="003D54F4" w:rsidRDefault="00DF7F3F" w:rsidP="009333F7"/>
    <w:p w14:paraId="63EBFF2E" w14:textId="30DDE117" w:rsidR="003966CD" w:rsidRDefault="003966CD" w:rsidP="009333F7">
      <w:r w:rsidRPr="00CB2AB8">
        <w:t xml:space="preserve">The same pattern of </w:t>
      </w:r>
      <w:r w:rsidR="00993F5A">
        <w:t xml:space="preserve">changes in </w:t>
      </w:r>
      <w:r w:rsidRPr="00CB2AB8">
        <w:t>genetic correlations was obtained when isolat</w:t>
      </w:r>
      <w:r w:rsidR="00942026">
        <w:t>ed</w:t>
      </w:r>
      <w:r w:rsidRPr="00CB2AB8">
        <w:t xml:space="preserve"> transdiagnostic effects and obtained disorder-specific summary statistics using a </w:t>
      </w:r>
      <w:r>
        <w:t xml:space="preserve">different method </w:t>
      </w:r>
      <w:r w:rsidR="00942026">
        <w:t>with</w:t>
      </w:r>
      <w:r>
        <w:t xml:space="preserve"> a two-step procedure: 1) we create</w:t>
      </w:r>
      <w:r w:rsidR="003D54F4">
        <w:t>d</w:t>
      </w:r>
      <w:r>
        <w:t xml:space="preserve"> a genomic p</w:t>
      </w:r>
      <w:r w:rsidR="00942026">
        <w:t>-</w:t>
      </w:r>
      <w:r>
        <w:t>factor</w:t>
      </w:r>
      <w:r w:rsidR="00942026">
        <w:t>,</w:t>
      </w:r>
      <w:r>
        <w:t xml:space="preserve"> and</w:t>
      </w:r>
      <w:r w:rsidR="003D54F4">
        <w:t xml:space="preserve"> </w:t>
      </w:r>
      <w:r>
        <w:t xml:space="preserve">2) </w:t>
      </w:r>
      <w:r w:rsidR="003D54F4">
        <w:t>w</w:t>
      </w:r>
      <w:r>
        <w:t>e used GWAS-by-subtraction</w:t>
      </w:r>
      <w:r w:rsidR="009A613A">
        <w:rPr>
          <w:rFonts w:hint="eastAsia"/>
          <w:lang w:eastAsia="zh-CN"/>
        </w:rPr>
        <w:t xml:space="preserve"> </w:t>
      </w:r>
      <w:r w:rsidR="009A613A">
        <w:rPr>
          <w:lang w:eastAsia="zh-CN"/>
        </w:rPr>
        <w:fldChar w:fldCharType="begin">
          <w:fldData xml:space="preserve">PEVuZE5vdGU+PENpdGU+PEF1dGhvcj5EZW1hbmdlPC9BdXRob3I+PFllYXI+MjAyMTwvWWVhcj48
UmVjTnVtPjUwMzwvUmVjTnVtPjxEaXNwbGF5VGV4dD4oMzY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sidR="0065506B">
        <w:rPr>
          <w:lang w:eastAsia="zh-CN"/>
        </w:rPr>
        <w:instrText xml:space="preserve"> ADDIN EN.CITE </w:instrText>
      </w:r>
      <w:r w:rsidR="0065506B">
        <w:rPr>
          <w:lang w:eastAsia="zh-CN"/>
        </w:rPr>
        <w:fldChar w:fldCharType="begin">
          <w:fldData xml:space="preserve">PEVuZE5vdGU+PENpdGU+PEF1dGhvcj5EZW1hbmdlPC9BdXRob3I+PFllYXI+MjAyMTwvWWVhcj48
UmVjTnVtPjUwMzwvUmVjTnVtPjxEaXNwbGF5VGV4dD4oMzY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sidR="0065506B">
        <w:rPr>
          <w:lang w:eastAsia="zh-CN"/>
        </w:rPr>
        <w:instrText xml:space="preserve"> ADDIN EN.CITE.DATA </w:instrText>
      </w:r>
      <w:r w:rsidR="0065506B">
        <w:rPr>
          <w:lang w:eastAsia="zh-CN"/>
        </w:rPr>
      </w:r>
      <w:r w:rsidR="0065506B">
        <w:rPr>
          <w:lang w:eastAsia="zh-CN"/>
        </w:rPr>
        <w:fldChar w:fldCharType="end"/>
      </w:r>
      <w:r w:rsidR="009A613A">
        <w:rPr>
          <w:lang w:eastAsia="zh-CN"/>
        </w:rPr>
      </w:r>
      <w:r w:rsidR="009A613A">
        <w:rPr>
          <w:lang w:eastAsia="zh-CN"/>
        </w:rPr>
        <w:fldChar w:fldCharType="separate"/>
      </w:r>
      <w:r w:rsidR="0065506B">
        <w:rPr>
          <w:noProof/>
          <w:lang w:eastAsia="zh-CN"/>
        </w:rPr>
        <w:t>(36)</w:t>
      </w:r>
      <w:r w:rsidR="009A613A">
        <w:rPr>
          <w:lang w:eastAsia="zh-CN"/>
        </w:rPr>
        <w:fldChar w:fldCharType="end"/>
      </w:r>
      <w:r>
        <w:t xml:space="preserve"> to separate genetic effects associated with the genomic p-factor from </w:t>
      </w:r>
      <w:r w:rsidR="00942026">
        <w:t>those</w:t>
      </w:r>
      <w:r>
        <w:t xml:space="preserve"> associated with each psychiatric disorde</w:t>
      </w:r>
      <w:r w:rsidRPr="00BC2660">
        <w:t>r</w:t>
      </w:r>
      <w:r w:rsidR="005D3730">
        <w:t xml:space="preserve"> </w:t>
      </w:r>
      <w:r w:rsidRPr="00BC2660">
        <w:t>(</w:t>
      </w:r>
      <w:r w:rsidR="005D3730">
        <w:t>s</w:t>
      </w:r>
      <w:r w:rsidRPr="00BC2660">
        <w:t xml:space="preserve">ee Supplementary Note </w:t>
      </w:r>
      <w:r w:rsidR="00944E31">
        <w:t>5</w:t>
      </w:r>
      <w:r w:rsidRPr="00BC2660">
        <w:t>).</w:t>
      </w:r>
    </w:p>
    <w:p w14:paraId="132453EF" w14:textId="77777777" w:rsidR="00942026" w:rsidRDefault="00942026" w:rsidP="009333F7"/>
    <w:p w14:paraId="7F6AECC8" w14:textId="185E7A94" w:rsidR="006F0CDB" w:rsidRPr="0097423F" w:rsidRDefault="006F0CDB" w:rsidP="00F94954">
      <w:pPr>
        <w:jc w:val="center"/>
        <w:rPr>
          <w:rFonts w:cstheme="minorHAnsi"/>
        </w:rPr>
      </w:pPr>
      <w:r>
        <w:rPr>
          <w:rFonts w:cstheme="minorHAnsi"/>
          <w:noProof/>
        </w:rPr>
        <w:lastRenderedPageBreak/>
        <w:drawing>
          <wp:inline distT="0" distB="0" distL="0" distR="0" wp14:anchorId="25675FE5" wp14:editId="15E54A42">
            <wp:extent cx="5679440" cy="5679440"/>
            <wp:effectExtent l="0" t="0" r="0" b="0"/>
            <wp:docPr id="1384942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79440" cy="5679440"/>
                    </a:xfrm>
                    <a:prstGeom prst="rect">
                      <a:avLst/>
                    </a:prstGeom>
                    <a:noFill/>
                    <a:ln>
                      <a:noFill/>
                    </a:ln>
                  </pic:spPr>
                </pic:pic>
              </a:graphicData>
            </a:graphic>
          </wp:inline>
        </w:drawing>
      </w:r>
    </w:p>
    <w:p w14:paraId="252E9D6A" w14:textId="28641CBE" w:rsidR="006F0CDB" w:rsidRPr="008D46F3" w:rsidRDefault="006F0CDB" w:rsidP="006F0CDB">
      <w:pPr>
        <w:rPr>
          <w:rFonts w:eastAsia="Calibri"/>
          <w:sz w:val="20"/>
          <w:szCs w:val="20"/>
        </w:rPr>
      </w:pPr>
      <w:r w:rsidRPr="008D46F3">
        <w:rPr>
          <w:rFonts w:eastAsia="Calibri"/>
          <w:b/>
          <w:sz w:val="20"/>
          <w:szCs w:val="20"/>
        </w:rPr>
        <w:t xml:space="preserve">Figure 2| </w:t>
      </w:r>
      <w:r w:rsidRPr="001273DC">
        <w:rPr>
          <w:rFonts w:eastAsia="Calibri"/>
          <w:b/>
          <w:sz w:val="20"/>
          <w:szCs w:val="20"/>
        </w:rPr>
        <w:t xml:space="preserve">Changes in the landscape of genetic </w:t>
      </w:r>
      <w:proofErr w:type="spellStart"/>
      <w:r w:rsidRPr="001273DC">
        <w:rPr>
          <w:rFonts w:eastAsia="Calibri"/>
          <w:b/>
          <w:sz w:val="20"/>
          <w:szCs w:val="20"/>
        </w:rPr>
        <w:t>correlaitons</w:t>
      </w:r>
      <w:proofErr w:type="spellEnd"/>
      <w:r w:rsidRPr="001273DC">
        <w:rPr>
          <w:rFonts w:eastAsia="Calibri"/>
          <w:b/>
          <w:sz w:val="20"/>
          <w:szCs w:val="20"/>
        </w:rPr>
        <w:t xml:space="preserve"> between psychiatric disorders after accounting for transdiagnostic effects. </w:t>
      </w:r>
      <w:r w:rsidRPr="001273DC">
        <w:rPr>
          <w:rFonts w:eastAsia="Calibri"/>
          <w:bCs/>
          <w:sz w:val="20"/>
          <w:szCs w:val="20"/>
        </w:rPr>
        <w:t>For every psychiatric disorder, we present</w:t>
      </w:r>
      <w:r w:rsidRPr="001273DC">
        <w:rPr>
          <w:rFonts w:eastAsia="Calibri"/>
          <w:b/>
          <w:sz w:val="20"/>
          <w:szCs w:val="20"/>
        </w:rPr>
        <w:t xml:space="preserve"> </w:t>
      </w:r>
      <w:r w:rsidRPr="001273DC">
        <w:rPr>
          <w:rFonts w:eastAsia="Calibri"/>
          <w:bCs/>
          <w:sz w:val="20"/>
          <w:szCs w:val="20"/>
        </w:rPr>
        <w:t>g</w:t>
      </w:r>
      <w:r w:rsidRPr="008D46F3">
        <w:rPr>
          <w:rFonts w:eastAsia="Calibri"/>
          <w:sz w:val="20"/>
          <w:szCs w:val="20"/>
        </w:rPr>
        <w:t xml:space="preserve">enetic correlations </w:t>
      </w:r>
      <w:r w:rsidRPr="001273DC">
        <w:rPr>
          <w:rFonts w:eastAsia="Calibri"/>
          <w:sz w:val="20"/>
          <w:szCs w:val="20"/>
        </w:rPr>
        <w:t xml:space="preserve">with the other 10 </w:t>
      </w:r>
      <w:r w:rsidRPr="008D46F3">
        <w:rPr>
          <w:rFonts w:eastAsia="Calibri"/>
          <w:sz w:val="20"/>
          <w:szCs w:val="20"/>
        </w:rPr>
        <w:t xml:space="preserve">psychiatric </w:t>
      </w:r>
      <w:r w:rsidRPr="001273DC">
        <w:rPr>
          <w:rFonts w:eastAsia="Calibri"/>
          <w:sz w:val="20"/>
          <w:szCs w:val="20"/>
        </w:rPr>
        <w:t>conditions</w:t>
      </w:r>
      <w:r w:rsidRPr="008D46F3">
        <w:rPr>
          <w:rFonts w:eastAsia="Calibri"/>
          <w:sz w:val="20"/>
          <w:szCs w:val="20"/>
        </w:rPr>
        <w:t xml:space="preserve"> uncorrected for p</w:t>
      </w:r>
      <w:r w:rsidRPr="001273DC">
        <w:rPr>
          <w:rFonts w:eastAsia="Calibri"/>
          <w:sz w:val="20"/>
          <w:szCs w:val="20"/>
        </w:rPr>
        <w:t xml:space="preserve"> (blue line) and the g</w:t>
      </w:r>
      <w:r w:rsidRPr="008D46F3">
        <w:rPr>
          <w:rFonts w:eastAsia="Calibri"/>
          <w:sz w:val="20"/>
          <w:szCs w:val="20"/>
        </w:rPr>
        <w:t xml:space="preserve">enetic correlations </w:t>
      </w:r>
      <w:proofErr w:type="spellStart"/>
      <w:r w:rsidRPr="001273DC">
        <w:rPr>
          <w:rFonts w:eastAsia="Calibri"/>
          <w:sz w:val="20"/>
          <w:szCs w:val="20"/>
        </w:rPr>
        <w:t>wit</w:t>
      </w:r>
      <w:proofErr w:type="spellEnd"/>
      <w:r w:rsidRPr="001273DC">
        <w:rPr>
          <w:rFonts w:eastAsia="Calibri"/>
          <w:sz w:val="20"/>
          <w:szCs w:val="20"/>
        </w:rPr>
        <w:t xml:space="preserve"> the other </w:t>
      </w:r>
      <w:r w:rsidRPr="008D46F3">
        <w:rPr>
          <w:rFonts w:eastAsia="Calibri"/>
          <w:sz w:val="20"/>
          <w:szCs w:val="20"/>
        </w:rPr>
        <w:t xml:space="preserve">psychiatric disorders after removing the genetic variance </w:t>
      </w:r>
      <w:r w:rsidRPr="001273DC">
        <w:rPr>
          <w:rFonts w:eastAsia="Calibri"/>
          <w:sz w:val="20"/>
          <w:szCs w:val="20"/>
        </w:rPr>
        <w:t>captured by the p factor (non-p; green line)</w:t>
      </w:r>
      <w:r w:rsidRPr="008D46F3">
        <w:rPr>
          <w:rFonts w:eastAsia="Calibri"/>
          <w:sz w:val="20"/>
          <w:szCs w:val="20"/>
        </w:rPr>
        <w:t xml:space="preserve">. </w:t>
      </w:r>
      <w:r w:rsidRPr="001273DC">
        <w:rPr>
          <w:rFonts w:eastAsia="Calibri"/>
          <w:sz w:val="20"/>
          <w:szCs w:val="20"/>
        </w:rPr>
        <w:t xml:space="preserve">Disorders are presented ordered by their loading on the p factor, starting from the highest-loading disorders in the top row (i.e., PTSD, MDD and ANX) to those that shared the least amount of genetic variance with the p factor in the bottom row (i.e., AN and OCD). </w:t>
      </w:r>
      <w:r w:rsidRPr="008D46F3">
        <w:rPr>
          <w:rFonts w:eastAsia="Calibri"/>
          <w:sz w:val="20"/>
          <w:szCs w:val="20"/>
        </w:rPr>
        <w:t xml:space="preserve">Correlations were estimated using LDSC within </w:t>
      </w:r>
      <w:r w:rsidR="00873715">
        <w:rPr>
          <w:rFonts w:eastAsia="Calibri"/>
          <w:sz w:val="20"/>
          <w:szCs w:val="20"/>
        </w:rPr>
        <w:t>g</w:t>
      </w:r>
      <w:r w:rsidRPr="008D46F3">
        <w:rPr>
          <w:rFonts w:eastAsia="Calibri"/>
          <w:sz w:val="20"/>
          <w:szCs w:val="20"/>
        </w:rPr>
        <w:t>enomic SEM.</w:t>
      </w:r>
      <w:r w:rsidRPr="001273DC">
        <w:rPr>
          <w:rFonts w:eastAsia="Calibri"/>
          <w:sz w:val="20"/>
          <w:szCs w:val="20"/>
        </w:rPr>
        <w:t xml:space="preserve"> </w:t>
      </w:r>
      <w:r w:rsidRPr="008D46F3">
        <w:rPr>
          <w:rFonts w:eastAsia="Calibri"/>
          <w:sz w:val="20"/>
          <w:szCs w:val="20"/>
        </w:rPr>
        <w:t>ANX, anxiety disorder;</w:t>
      </w:r>
      <w:r>
        <w:rPr>
          <w:rFonts w:eastAsia="Calibri"/>
          <w:sz w:val="20"/>
          <w:szCs w:val="20"/>
        </w:rPr>
        <w:t xml:space="preserve"> </w:t>
      </w:r>
      <w:r w:rsidRPr="008D46F3">
        <w:rPr>
          <w:rFonts w:eastAsia="Calibri"/>
          <w:sz w:val="20"/>
          <w:szCs w:val="20"/>
        </w:rPr>
        <w:t>MDD, major depressive disorder;</w:t>
      </w:r>
      <w:r w:rsidRPr="00E316ED">
        <w:rPr>
          <w:rFonts w:eastAsia="Calibri"/>
          <w:sz w:val="20"/>
          <w:szCs w:val="20"/>
        </w:rPr>
        <w:t xml:space="preserve"> </w:t>
      </w:r>
      <w:r w:rsidRPr="008D46F3">
        <w:rPr>
          <w:rFonts w:eastAsia="Calibri"/>
          <w:sz w:val="20"/>
          <w:szCs w:val="20"/>
        </w:rPr>
        <w:t>PTSD, post-traumatic stress disorder;</w:t>
      </w:r>
      <w:r w:rsidRPr="00E316ED">
        <w:rPr>
          <w:rFonts w:eastAsia="Calibri"/>
          <w:sz w:val="20"/>
          <w:szCs w:val="20"/>
        </w:rPr>
        <w:t xml:space="preserve"> </w:t>
      </w:r>
      <w:r w:rsidRPr="008D46F3">
        <w:rPr>
          <w:rFonts w:eastAsia="Calibri"/>
          <w:sz w:val="20"/>
          <w:szCs w:val="20"/>
        </w:rPr>
        <w:t>BIP, bipolar disorder;</w:t>
      </w:r>
      <w:r>
        <w:rPr>
          <w:rFonts w:eastAsia="Calibri"/>
          <w:sz w:val="20"/>
          <w:szCs w:val="20"/>
        </w:rPr>
        <w:t xml:space="preserve"> </w:t>
      </w:r>
      <w:r w:rsidRPr="008D46F3">
        <w:rPr>
          <w:rFonts w:eastAsia="Calibri"/>
          <w:sz w:val="20"/>
          <w:szCs w:val="20"/>
        </w:rPr>
        <w:t>SCZ, schizophrenia;</w:t>
      </w:r>
      <w:r>
        <w:rPr>
          <w:rFonts w:eastAsia="Calibri"/>
          <w:sz w:val="20"/>
          <w:szCs w:val="20"/>
        </w:rPr>
        <w:t xml:space="preserve"> </w:t>
      </w:r>
      <w:r w:rsidRPr="008D46F3">
        <w:rPr>
          <w:rFonts w:eastAsia="Calibri"/>
          <w:sz w:val="20"/>
          <w:szCs w:val="20"/>
        </w:rPr>
        <w:t>ADHD = attention-deficit hyperactivity disorder; ASD, autism spectrum disorder; ALCH, problematic alcohol use; ; OCD, obsessive-compulsive disorder; AN, anorexia nervosa</w:t>
      </w:r>
      <w:r>
        <w:rPr>
          <w:rFonts w:eastAsia="Calibri"/>
          <w:sz w:val="20"/>
          <w:szCs w:val="20"/>
        </w:rPr>
        <w:t xml:space="preserve">; </w:t>
      </w:r>
      <w:r w:rsidRPr="008D46F3">
        <w:rPr>
          <w:rFonts w:eastAsia="Calibri"/>
          <w:sz w:val="20"/>
          <w:szCs w:val="20"/>
        </w:rPr>
        <w:t>TS, Tourette syndrome</w:t>
      </w:r>
      <w:r>
        <w:rPr>
          <w:rFonts w:eastAsia="Calibri"/>
          <w:sz w:val="20"/>
          <w:szCs w:val="20"/>
        </w:rPr>
        <w:t>.</w:t>
      </w:r>
    </w:p>
    <w:p w14:paraId="7A62CB80" w14:textId="77777777" w:rsidR="006F0CDB" w:rsidRPr="006F0CDB" w:rsidRDefault="006F0CDB" w:rsidP="006F0CDB"/>
    <w:p w14:paraId="2DFA595E" w14:textId="77777777" w:rsidR="006F0CDB" w:rsidRDefault="006F0CDB" w:rsidP="00C428A1">
      <w:pPr>
        <w:pStyle w:val="Heading2"/>
        <w:spacing w:beforeLines="20" w:before="48" w:line="288" w:lineRule="exact"/>
      </w:pPr>
    </w:p>
    <w:p w14:paraId="0D74F519" w14:textId="76B8E371" w:rsidR="00C428A1" w:rsidRPr="00EF3609" w:rsidRDefault="00C428A1" w:rsidP="00C428A1">
      <w:pPr>
        <w:pStyle w:val="Heading2"/>
        <w:spacing w:beforeLines="20" w:before="48" w:line="288" w:lineRule="exact"/>
      </w:pPr>
      <w:r w:rsidRPr="00DC6DDE">
        <w:t xml:space="preserve">Genetic </w:t>
      </w:r>
      <w:r>
        <w:t>architecture of the associations</w:t>
      </w:r>
      <w:r w:rsidRPr="00EF3609">
        <w:t xml:space="preserve"> with external traits</w:t>
      </w:r>
    </w:p>
    <w:p w14:paraId="5AEB707C" w14:textId="77777777" w:rsidR="00C428A1" w:rsidRPr="0097423F" w:rsidRDefault="00C428A1" w:rsidP="00C428A1">
      <w:pPr>
        <w:spacing w:beforeLines="20" w:before="48" w:line="288" w:lineRule="exact"/>
        <w:rPr>
          <w:rFonts w:cstheme="minorHAnsi"/>
        </w:rPr>
      </w:pPr>
    </w:p>
    <w:p w14:paraId="27A9B151" w14:textId="3972B86E" w:rsidR="00C428A1" w:rsidRPr="0097423F" w:rsidRDefault="00C428A1" w:rsidP="00A32EFD">
      <w:r>
        <w:t xml:space="preserve">In addition to removing transdiagnostic genetic effects from the relationships between psychiatric disorders, we also compared genetic correlations between each of </w:t>
      </w:r>
      <w:r w:rsidR="00234D30">
        <w:t>the</w:t>
      </w:r>
      <w:r>
        <w:t xml:space="preserve"> 11 psychiatric disorders –</w:t>
      </w:r>
      <w:r w:rsidR="00EE3C61">
        <w:t xml:space="preserve"> </w:t>
      </w:r>
      <w:r>
        <w:t>uncorrected and corrected for p</w:t>
      </w:r>
      <w:r w:rsidR="00EE3C61">
        <w:t xml:space="preserve"> </w:t>
      </w:r>
      <w:r>
        <w:t>– and 3</w:t>
      </w:r>
      <w:r w:rsidR="6623E84D">
        <w:t>4</w:t>
      </w:r>
      <w:r>
        <w:t xml:space="preserve"> traits that are not </w:t>
      </w:r>
      <w:r w:rsidR="74AE4898">
        <w:t>p</w:t>
      </w:r>
      <w:r>
        <w:t>sychiatric disorders. We focused on four broad categories of external traits: socio-</w:t>
      </w:r>
      <w:r>
        <w:lastRenderedPageBreak/>
        <w:t xml:space="preserve">demographic, anthropometric, health-related, and psychological traits. </w:t>
      </w:r>
      <w:r w:rsidR="7C5657DC">
        <w:t>T</w:t>
      </w:r>
      <w:r>
        <w:t xml:space="preserve">hese correlations </w:t>
      </w:r>
      <w:r w:rsidRPr="00A869B2">
        <w:t>are shown in</w:t>
      </w:r>
      <w:r w:rsidR="38CA9C08" w:rsidRPr="00A869B2">
        <w:t xml:space="preserve"> Figure 3 and 4</w:t>
      </w:r>
      <w:r w:rsidRPr="00A869B2">
        <w:t xml:space="preserve"> </w:t>
      </w:r>
      <w:r w:rsidR="38CA9C08" w:rsidRPr="00A869B2">
        <w:t xml:space="preserve">and </w:t>
      </w:r>
      <w:r w:rsidRPr="00A869B2">
        <w:t>Supplementary Figures 2</w:t>
      </w:r>
      <w:r w:rsidR="00A869B2" w:rsidRPr="00A869B2">
        <w:t>6</w:t>
      </w:r>
      <w:r w:rsidR="3BAC3CDA" w:rsidRPr="00A869B2">
        <w:t xml:space="preserve"> and 2</w:t>
      </w:r>
      <w:r w:rsidR="00A869B2" w:rsidRPr="00A869B2">
        <w:t>7</w:t>
      </w:r>
      <w:r w:rsidRPr="00A869B2">
        <w:t xml:space="preserve">, with details in Supplementary Table </w:t>
      </w:r>
      <w:r w:rsidR="003B6E75" w:rsidRPr="00A869B2">
        <w:rPr>
          <w:rFonts w:hint="eastAsia"/>
          <w:lang w:eastAsia="zh-CN"/>
        </w:rPr>
        <w:t>50</w:t>
      </w:r>
      <w:r w:rsidRPr="00A869B2">
        <w:t>.</w:t>
      </w:r>
      <w:r>
        <w:t xml:space="preserve"> </w:t>
      </w:r>
    </w:p>
    <w:p w14:paraId="71C9C1B9" w14:textId="77777777" w:rsidR="00B4130C" w:rsidRDefault="00B4130C" w:rsidP="4211C0D3">
      <w:pPr>
        <w:spacing w:beforeLines="20" w:before="48" w:line="288" w:lineRule="exact"/>
      </w:pPr>
    </w:p>
    <w:p w14:paraId="7BACDF53" w14:textId="1F602668" w:rsidR="00522C9B" w:rsidRDefault="00522C9B" w:rsidP="00F94954">
      <w:pPr>
        <w:spacing w:before="20" w:line="288" w:lineRule="exact"/>
        <w:jc w:val="center"/>
      </w:pPr>
    </w:p>
    <w:p w14:paraId="5F1628D0" w14:textId="0C81844E" w:rsidR="006F0CDB" w:rsidRDefault="006F0CDB" w:rsidP="006F0CDB">
      <w:pPr>
        <w:rPr>
          <w:rFonts w:cstheme="minorHAnsi"/>
        </w:rPr>
      </w:pPr>
      <w:r>
        <w:rPr>
          <w:noProof/>
        </w:rPr>
        <w:drawing>
          <wp:inline distT="0" distB="0" distL="0" distR="0" wp14:anchorId="2CE5D113" wp14:editId="664BFEF9">
            <wp:extent cx="5730875" cy="4848860"/>
            <wp:effectExtent l="0" t="0" r="3175" b="8890"/>
            <wp:docPr id="1042295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p>
    <w:p w14:paraId="725A0239" w14:textId="34830526" w:rsidR="006F0CDB" w:rsidRDefault="006F0CDB" w:rsidP="006F0CDB">
      <w:pPr>
        <w:rPr>
          <w:sz w:val="20"/>
          <w:szCs w:val="20"/>
        </w:rPr>
      </w:pPr>
      <w:r w:rsidRPr="00794D2D">
        <w:rPr>
          <w:b/>
          <w:bCs/>
          <w:sz w:val="20"/>
          <w:szCs w:val="20"/>
        </w:rPr>
        <w:t>Figure 3.</w:t>
      </w:r>
      <w:r w:rsidRPr="41E0E6B3">
        <w:rPr>
          <w:b/>
          <w:bCs/>
          <w:sz w:val="20"/>
          <w:szCs w:val="20"/>
        </w:rPr>
        <w:t xml:space="preserve"> Genetic correlations between 11 major psychiatric disorders and psychological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w:t>
      </w:r>
      <w:r w:rsidRPr="00794D2D">
        <w:rPr>
          <w:sz w:val="20"/>
          <w:szCs w:val="20"/>
        </w:rPr>
        <w:t>uncorrected for p versus disorders corrected for p. Exact </w:t>
      </w:r>
      <w:r w:rsidRPr="00794D2D">
        <w:rPr>
          <w:i/>
          <w:iCs/>
          <w:sz w:val="20"/>
          <w:szCs w:val="20"/>
        </w:rPr>
        <w:t>P</w:t>
      </w:r>
      <w:r w:rsidRPr="00794D2D">
        <w:rPr>
          <w:sz w:val="20"/>
          <w:szCs w:val="20"/>
        </w:rPr>
        <w:t xml:space="preserve"> values for all associations are reported in Supplementary Table </w:t>
      </w:r>
      <w:r w:rsidRPr="00794D2D">
        <w:rPr>
          <w:rFonts w:hint="eastAsia"/>
          <w:sz w:val="20"/>
          <w:szCs w:val="20"/>
          <w:lang w:eastAsia="zh-CN"/>
        </w:rPr>
        <w:t>50</w:t>
      </w:r>
      <w:r w:rsidRPr="00794D2D">
        <w:rPr>
          <w:sz w:val="20"/>
          <w:szCs w:val="20"/>
        </w:rPr>
        <w:t>.</w:t>
      </w:r>
      <w:r w:rsidRPr="41E0E6B3">
        <w:rPr>
          <w:sz w:val="20"/>
          <w:szCs w:val="20"/>
        </w:rPr>
        <w:t xml:space="preserve"> The FDR correction was applied based on all genetic correlations tested (including those reported in </w:t>
      </w:r>
      <w:r w:rsidRPr="0038741F">
        <w:rPr>
          <w:sz w:val="20"/>
          <w:szCs w:val="20"/>
        </w:rPr>
        <w:t>Supplementary Figures 26-27). Source</w:t>
      </w:r>
      <w:r w:rsidRPr="41E0E6B3">
        <w:rPr>
          <w:sz w:val="20"/>
          <w:szCs w:val="20"/>
        </w:rPr>
        <w:t xml:space="preserve"> GWA</w:t>
      </w:r>
      <w:r w:rsidR="009A1AB5">
        <w:rPr>
          <w:sz w:val="20"/>
          <w:szCs w:val="20"/>
        </w:rPr>
        <w:t xml:space="preserve"> studies</w:t>
      </w:r>
      <w:r w:rsidRPr="41E0E6B3">
        <w:rPr>
          <w:sz w:val="20"/>
          <w:szCs w:val="20"/>
        </w:rPr>
        <w:t xml:space="preserve"> are </w:t>
      </w:r>
      <w:r w:rsidRPr="0038741F">
        <w:rPr>
          <w:sz w:val="20"/>
          <w:szCs w:val="20"/>
        </w:rPr>
        <w:t xml:space="preserve">listed in Supplementary Table </w:t>
      </w:r>
      <w:r w:rsidRPr="0038741F">
        <w:rPr>
          <w:rFonts w:hint="eastAsia"/>
          <w:sz w:val="20"/>
          <w:szCs w:val="20"/>
          <w:lang w:eastAsia="zh-CN"/>
        </w:rPr>
        <w:t>51</w:t>
      </w:r>
      <w:r w:rsidRPr="0038741F">
        <w:rPr>
          <w:sz w:val="20"/>
          <w:szCs w:val="20"/>
        </w:rPr>
        <w:t>.</w:t>
      </w:r>
    </w:p>
    <w:p w14:paraId="080A8F57" w14:textId="77777777" w:rsidR="005C460D" w:rsidRDefault="005C460D" w:rsidP="00D90461">
      <w:pPr>
        <w:spacing w:before="20" w:line="288" w:lineRule="exact"/>
      </w:pPr>
    </w:p>
    <w:p w14:paraId="554D1E37" w14:textId="6F8E16CB" w:rsidR="00D90461" w:rsidRDefault="00D90461" w:rsidP="005C460D">
      <w:r w:rsidRPr="00B16139">
        <w:t>Figure 3 presents</w:t>
      </w:r>
      <w:r>
        <w:t xml:space="preserve"> genetic correlations </w:t>
      </w:r>
      <w:r w:rsidR="002777F7">
        <w:t>between</w:t>
      </w:r>
      <w:r>
        <w:t xml:space="preserve"> the 11 disorders </w:t>
      </w:r>
      <w:r w:rsidR="0044058B">
        <w:t xml:space="preserve"> – </w:t>
      </w:r>
      <w:r>
        <w:t>uncorrected and corrected for p</w:t>
      </w:r>
      <w:r w:rsidR="002777F7">
        <w:softHyphen/>
      </w:r>
      <w:r w:rsidR="0044058B">
        <w:t xml:space="preserve"> – </w:t>
      </w:r>
      <w:r w:rsidR="002777F7">
        <w:t xml:space="preserve"> </w:t>
      </w:r>
      <w:r>
        <w:t xml:space="preserve">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t>subjective wellbeing</w:t>
      </w:r>
      <w:r>
        <w:t xml:space="preserve">, sensitivity to environmental stress and tiredness. For example, consider sensitivity to environmental stress. Uncorrected for p, genetic correlations were significant </w:t>
      </w:r>
      <w:r>
        <w:lastRenderedPageBreak/>
        <w:t xml:space="preserve">and substantial between </w:t>
      </w:r>
      <w:r w:rsidR="7A451068">
        <w:t xml:space="preserve">sensitivity to </w:t>
      </w:r>
      <w:r>
        <w:t>environmental stress and major psychiatric disorders, but corrected for p, these correlations were significantly lower and sometimes</w:t>
      </w:r>
      <w:r w:rsidR="008379A0">
        <w:rPr>
          <w:rFonts w:hint="eastAsia"/>
          <w:lang w:eastAsia="zh-CN"/>
        </w:rPr>
        <w:t xml:space="preserve"> </w:t>
      </w:r>
      <w:r>
        <w:t xml:space="preserve">negligible: </w:t>
      </w:r>
      <w:r w:rsidRPr="00815299">
        <w:t>SCZ (0.19 vs -0.02), MDD (0.53 vs 0.0</w:t>
      </w:r>
      <w:r w:rsidR="067EF0FC" w:rsidRPr="00815299">
        <w:t>3</w:t>
      </w:r>
      <w:r w:rsidRPr="00815299">
        <w:t xml:space="preserve">), </w:t>
      </w:r>
      <w:r w:rsidR="00060179" w:rsidRPr="00815299">
        <w:t>ASD (0</w:t>
      </w:r>
      <w:r w:rsidR="002D049F" w:rsidRPr="00815299">
        <w:t xml:space="preserve">.19 vs. </w:t>
      </w:r>
      <w:r w:rsidR="00815299" w:rsidRPr="00815299">
        <w:t>-0.002</w:t>
      </w:r>
      <w:r w:rsidR="00060179" w:rsidRPr="00815299">
        <w:t xml:space="preserve">) </w:t>
      </w:r>
      <w:r w:rsidRPr="00815299">
        <w:t xml:space="preserve">and </w:t>
      </w:r>
      <w:r w:rsidR="002B5014" w:rsidRPr="00815299">
        <w:t>ALCH</w:t>
      </w:r>
      <w:r w:rsidRPr="00815299">
        <w:t xml:space="preserve"> (0.</w:t>
      </w:r>
      <w:r w:rsidR="002B5014" w:rsidRPr="00815299">
        <w:t>2</w:t>
      </w:r>
      <w:r w:rsidR="00E90407" w:rsidRPr="00815299">
        <w:t>9</w:t>
      </w:r>
      <w:r w:rsidRPr="00815299">
        <w:t xml:space="preserve"> vs. </w:t>
      </w:r>
      <w:r w:rsidR="002B5014" w:rsidRPr="00815299">
        <w:t>0.04</w:t>
      </w:r>
      <w:r w:rsidRPr="00815299">
        <w:t>).</w:t>
      </w:r>
      <w:r>
        <w:t xml:space="preserve"> A similar pattern of results was observed for several traits </w:t>
      </w:r>
      <w:r w:rsidR="00D9445C">
        <w:t xml:space="preserve">such as subjective wellbeing, loneliness, tiredness, and insomnia, which often co-occur </w:t>
      </w:r>
      <w:r>
        <w:t>that often co-occur with</w:t>
      </w:r>
      <w:r w:rsidR="00D9445C">
        <w:t xml:space="preserve"> </w:t>
      </w:r>
      <w:r>
        <w:t>psychiatric disorders</w:t>
      </w:r>
      <w:r w:rsidR="00D9445C">
        <w:t>.</w:t>
      </w:r>
      <w:r>
        <w:t xml:space="preserve"> </w:t>
      </w:r>
    </w:p>
    <w:p w14:paraId="13129002" w14:textId="4F0BF320" w:rsidR="006A5C84" w:rsidRDefault="006A5C84" w:rsidP="005C460D">
      <w:pPr>
        <w:rPr>
          <w:rFonts w:cstheme="minorHAnsi"/>
        </w:rPr>
      </w:pPr>
    </w:p>
    <w:p w14:paraId="2D5D0070" w14:textId="116E8F11" w:rsidR="00D90461" w:rsidRDefault="00D90461" w:rsidP="005C460D">
      <w:r>
        <w:t xml:space="preserve">In other words, genetic effects associated with each psychiatric disorder also include overlapping genetic variance associated with these transdiagnostic traits, </w:t>
      </w:r>
      <w:r w:rsidR="000A5952">
        <w:t>like</w:t>
      </w:r>
      <w:r>
        <w:t xml:space="preserve"> sensitivity to environmental st</w:t>
      </w:r>
      <w:r w:rsidRPr="00B16139">
        <w:t>ress, mask</w:t>
      </w:r>
      <w:r w:rsidR="000A5952">
        <w:t>ing</w:t>
      </w:r>
      <w:r w:rsidRPr="00B16139">
        <w:t xml:space="preserve"> their specificity. Supplementary Figures 2</w:t>
      </w:r>
      <w:r w:rsidR="00B16139" w:rsidRPr="00B16139">
        <w:t>6</w:t>
      </w:r>
      <w:r w:rsidRPr="00B16139">
        <w:t>-2</w:t>
      </w:r>
      <w:r w:rsidR="00B16139" w:rsidRPr="00B16139">
        <w:t>7</w:t>
      </w:r>
      <w:r w:rsidRPr="00B16139">
        <w:t xml:space="preserve"> and Supplementary Table </w:t>
      </w:r>
      <w:r w:rsidR="005279DC" w:rsidRPr="00B16139">
        <w:rPr>
          <w:rFonts w:hint="eastAsia"/>
          <w:lang w:eastAsia="zh-CN"/>
        </w:rPr>
        <w:t>50</w:t>
      </w:r>
      <w:r w:rsidRPr="00B16139">
        <w:t xml:space="preserve"> present</w:t>
      </w:r>
      <w:r>
        <w:t xml:space="preserve"> the genetic correlations between psychiatric disorders and all socio-demographic, anthropometric, health-related and psychological traits. </w:t>
      </w:r>
    </w:p>
    <w:p w14:paraId="63E69004" w14:textId="77777777" w:rsidR="00D90461" w:rsidRDefault="00D90461" w:rsidP="005C460D"/>
    <w:p w14:paraId="1F2FE6A9" w14:textId="63E81DC5" w:rsidR="00D90461" w:rsidRDefault="00D90461" w:rsidP="005C460D">
      <w:r>
        <w:t xml:space="preserve">As shown in </w:t>
      </w:r>
      <w:r w:rsidRPr="00005CDC">
        <w:t>Figure 4, s</w:t>
      </w:r>
      <w:r>
        <w:t xml:space="preserve">imilar </w:t>
      </w:r>
      <w:r w:rsidR="0091699C">
        <w:t>patterns</w:t>
      </w:r>
      <w:r>
        <w:t xml:space="preserve"> emerged for health-related traits. Genetic correlations between disorders corrected for p were generally lower than those uncorrected for p, often significantly lower. For example, self-reported poor health showed significant reductions for most disorders (ADHD, ALCH, ANX, BIP, MDD, </w:t>
      </w:r>
      <w:r w:rsidR="0091699C">
        <w:t xml:space="preserve">and </w:t>
      </w:r>
      <w:r>
        <w:t xml:space="preserve">SCZ); </w:t>
      </w:r>
      <w:r w:rsidR="00D84428">
        <w:t xml:space="preserve">number of sexual partners showed significant reductions for four disorders (ADHD, ALCH, BIP, </w:t>
      </w:r>
      <w:r w:rsidR="0091699C">
        <w:t xml:space="preserve">and </w:t>
      </w:r>
      <w:r w:rsidR="00D84428">
        <w:t xml:space="preserve">SCZ); and </w:t>
      </w:r>
      <w:r w:rsidR="00DE1D69">
        <w:t>cigarette per day</w:t>
      </w:r>
      <w:r>
        <w:t xml:space="preserve"> </w:t>
      </w:r>
      <w:r w:rsidRPr="004B704D">
        <w:t xml:space="preserve">yielded significant reductions for </w:t>
      </w:r>
      <w:r w:rsidR="0C2349C2" w:rsidRPr="004B704D">
        <w:t>three</w:t>
      </w:r>
      <w:r w:rsidRPr="004B704D">
        <w:t xml:space="preserve"> disorders (</w:t>
      </w:r>
      <w:r w:rsidR="0020284C" w:rsidRPr="004B704D">
        <w:t>ALCH</w:t>
      </w:r>
      <w:r w:rsidRPr="004B704D">
        <w:t xml:space="preserve">, </w:t>
      </w:r>
      <w:r w:rsidR="00C25038" w:rsidRPr="004B704D">
        <w:t xml:space="preserve">ANX, </w:t>
      </w:r>
      <w:r w:rsidR="0091699C">
        <w:t xml:space="preserve">and </w:t>
      </w:r>
      <w:r w:rsidRPr="004B704D">
        <w:t>MD</w:t>
      </w:r>
      <w:r w:rsidR="000D6EDE" w:rsidRPr="004B704D">
        <w:t>D</w:t>
      </w:r>
      <w:r w:rsidR="00D84428" w:rsidRPr="004B704D">
        <w:t xml:space="preserve">; see Supplementary Table </w:t>
      </w:r>
      <w:r w:rsidR="005279DC" w:rsidRPr="004B704D">
        <w:rPr>
          <w:rFonts w:hint="eastAsia"/>
          <w:lang w:eastAsia="zh-CN"/>
        </w:rPr>
        <w:t>50</w:t>
      </w:r>
      <w:r w:rsidRPr="004B704D">
        <w:t>)</w:t>
      </w:r>
      <w:r w:rsidR="002458D2" w:rsidRPr="004B704D">
        <w:t>.</w:t>
      </w:r>
      <w:r>
        <w:t xml:space="preserve"> </w:t>
      </w:r>
    </w:p>
    <w:p w14:paraId="478531FD" w14:textId="77777777" w:rsidR="0091699C" w:rsidRDefault="0091699C" w:rsidP="005C460D"/>
    <w:p w14:paraId="27CB0C66" w14:textId="2B6B3791" w:rsidR="006F0CDB" w:rsidRDefault="00D90461" w:rsidP="001273DC">
      <w:r w:rsidRPr="3ED2D2C6">
        <w:t xml:space="preserve">Though most of the changes in correlations were reductions, there were exceptions. For </w:t>
      </w:r>
      <w:r w:rsidR="008379A0">
        <w:rPr>
          <w:rFonts w:hint="eastAsia"/>
          <w:lang w:eastAsia="zh-CN"/>
        </w:rPr>
        <w:t>instance</w:t>
      </w:r>
      <w:r w:rsidRPr="3ED2D2C6">
        <w:t>, after accounting for p, the genetic correlation between BIP</w:t>
      </w:r>
      <w:r w:rsidR="00B7246E" w:rsidRPr="536DF0A2">
        <w:t xml:space="preserve"> and</w:t>
      </w:r>
      <w:r w:rsidR="00B7246E" w:rsidRPr="3ED2D2C6">
        <w:t xml:space="preserve"> SCZ</w:t>
      </w:r>
      <w:r w:rsidRPr="3ED2D2C6">
        <w:t xml:space="preserve"> and educational attainment increased significantly. Other genetic correlations reversed </w:t>
      </w:r>
      <w:r w:rsidR="00095A5E" w:rsidRPr="3ED2D2C6">
        <w:t>after removing transdiagnostic effects</w:t>
      </w:r>
      <w:r w:rsidR="00095A5E">
        <w:t>, such as BIP and loneliness (</w:t>
      </w:r>
      <w:r w:rsidRPr="536DF0A2">
        <w:t>0.11 to -0.26</w:t>
      </w:r>
      <w:r w:rsidR="00095A5E">
        <w:t xml:space="preserve">) and back pain </w:t>
      </w:r>
      <w:r w:rsidR="00095A5E" w:rsidRPr="3C76FB8A">
        <w:t>(0.08 to -0.15)</w:t>
      </w:r>
      <w:r w:rsidR="00095A5E">
        <w:t>. Similar results were observed for</w:t>
      </w:r>
      <w:r w:rsidR="0044058B">
        <w:t xml:space="preserve"> MDD and cognitive traits – </w:t>
      </w:r>
      <w:r w:rsidR="00373D3B">
        <w:t>c</w:t>
      </w:r>
      <w:r w:rsidR="00373D3B" w:rsidRPr="5FCF6A85">
        <w:t xml:space="preserve">ognitive </w:t>
      </w:r>
      <w:r w:rsidR="00373D3B">
        <w:t>p</w:t>
      </w:r>
      <w:r w:rsidR="00373D3B" w:rsidRPr="5FCF6A85">
        <w:t xml:space="preserve">erformance </w:t>
      </w:r>
      <w:r w:rsidRPr="5FCF6A85">
        <w:t>(-0.10 to 0.18)</w:t>
      </w:r>
      <w:r w:rsidR="0044058B">
        <w:t xml:space="preserve"> and </w:t>
      </w:r>
      <w:r w:rsidR="00373D3B">
        <w:t>e</w:t>
      </w:r>
      <w:r w:rsidR="00373D3B" w:rsidRPr="3ED2D2C6">
        <w:t xml:space="preserve">xecutive </w:t>
      </w:r>
      <w:r w:rsidR="00373D3B">
        <w:t>f</w:t>
      </w:r>
      <w:r w:rsidR="00373D3B" w:rsidRPr="3ED2D2C6">
        <w:t xml:space="preserve">unctions </w:t>
      </w:r>
      <w:r w:rsidRPr="06DB8749">
        <w:t>(-0.18 to 0.3</w:t>
      </w:r>
      <w:r w:rsidR="7040EB14" w:rsidRPr="06DB8749">
        <w:t>1</w:t>
      </w:r>
      <w:r w:rsidRPr="06DB8749">
        <w:t>)</w:t>
      </w:r>
      <w:r w:rsidRPr="3ED2D2C6">
        <w:t xml:space="preserve"> </w:t>
      </w:r>
      <w:r w:rsidR="0044058B">
        <w:t>–</w:t>
      </w:r>
      <w:r w:rsidR="00156FD4">
        <w:t xml:space="preserve"> as well as noncognitive skills</w:t>
      </w:r>
      <w:r w:rsidR="00373D3B" w:rsidRPr="3ED2D2C6">
        <w:t xml:space="preserve"> </w:t>
      </w:r>
      <w:r w:rsidRPr="143AA9E3">
        <w:t>(-0.09 to 0.22)</w:t>
      </w:r>
      <w:r w:rsidRPr="3ED2D2C6">
        <w:t xml:space="preserve"> and </w:t>
      </w:r>
      <w:r w:rsidR="00373D3B">
        <w:t>r</w:t>
      </w:r>
      <w:r w:rsidR="00373D3B" w:rsidRPr="3ED2D2C6">
        <w:t xml:space="preserve">isk </w:t>
      </w:r>
      <w:r w:rsidR="00373D3B">
        <w:t>t</w:t>
      </w:r>
      <w:r w:rsidR="00373D3B" w:rsidRPr="3ED2D2C6">
        <w:t xml:space="preserve">olerance </w:t>
      </w:r>
      <w:r w:rsidR="00156FD4">
        <w:t>(</w:t>
      </w:r>
      <w:r w:rsidRPr="2E963D3F">
        <w:t>0.14 to -0.29).</w:t>
      </w:r>
      <w:r w:rsidRPr="3ED2D2C6">
        <w:t xml:space="preserve"> </w:t>
      </w:r>
      <w:r>
        <w:rPr>
          <w:rFonts w:cstheme="minorHAnsi"/>
          <w:noProof/>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w16du="http://schemas.microsoft.com/office/word/2023/wordml/word16du" xmlns="">
            <w:pict>
              <v:shapetype w14:anchorId="38D6703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83.3pt;margin-top:182.3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C/hnmfVAQAAnQQAABAAAAAA&#10;AAAAAAAAAAAA0wMAAGRycy9pbmsvaW5rMS54bWxQSwECLQAUAAYACAAAACEA8otQed8AAAANAQAA&#10;DwAAAAAAAAAAAAAAAADWBQAAZHJzL2Rvd25yZXYueG1sUEsBAi0AFAAGAAgAAAAhAHkYvJ2/AAAA&#10;IQEAABkAAAAAAAAAAAAAAAAA4gYAAGRycy9fcmVscy9lMm9Eb2MueG1sLnJlbHNQSwUGAAAAAAYA&#10;BgB4AQAA2AcAAAAA&#10;">
                <v:imagedata r:id="rId20" o:title=""/>
              </v:shape>
            </w:pict>
          </mc:Fallback>
        </mc:AlternateContent>
      </w:r>
      <w:r w:rsidRPr="3ED2D2C6">
        <w:t xml:space="preserve">Significant changes were also observed for the genetic correlations between ANX and </w:t>
      </w:r>
      <w:r w:rsidR="00373D3B">
        <w:t>r</w:t>
      </w:r>
      <w:r w:rsidR="00373D3B" w:rsidRPr="3ED2D2C6">
        <w:t>isk</w:t>
      </w:r>
      <w:r w:rsidRPr="3ED2D2C6">
        <w:t>-</w:t>
      </w:r>
      <w:r w:rsidR="00373D3B">
        <w:t>t</w:t>
      </w:r>
      <w:r w:rsidR="00373D3B" w:rsidRPr="3ED2D2C6">
        <w:t xml:space="preserve">aking </w:t>
      </w:r>
      <w:r w:rsidR="00373D3B">
        <w:t>b</w:t>
      </w:r>
      <w:r w:rsidR="00373D3B" w:rsidRPr="3ED2D2C6">
        <w:t xml:space="preserve">ehaviour </w:t>
      </w:r>
      <w:r w:rsidRPr="3ED2D2C6">
        <w:t>(</w:t>
      </w:r>
      <w:r w:rsidRPr="4F76ADAC">
        <w:t>0.14 to -0.26</w:t>
      </w:r>
      <w:r w:rsidRPr="3ED2D2C6">
        <w:t xml:space="preserve">), ANX and </w:t>
      </w:r>
      <w:r w:rsidR="00373D3B">
        <w:t>r</w:t>
      </w:r>
      <w:r w:rsidR="00373D3B" w:rsidRPr="3ED2D2C6">
        <w:t xml:space="preserve">isk </w:t>
      </w:r>
      <w:r w:rsidR="00373D3B">
        <w:t>t</w:t>
      </w:r>
      <w:r w:rsidR="00373D3B" w:rsidRPr="3ED2D2C6">
        <w:t xml:space="preserve">olerance </w:t>
      </w:r>
      <w:r w:rsidRPr="3ED2D2C6">
        <w:t>(</w:t>
      </w:r>
      <w:r w:rsidRPr="004C91A3">
        <w:t>0.07 to -0.39</w:t>
      </w:r>
      <w:r w:rsidRPr="3ED2D2C6">
        <w:t xml:space="preserve">), and SCZ and </w:t>
      </w:r>
      <w:r w:rsidR="00373D3B">
        <w:t>b</w:t>
      </w:r>
      <w:r w:rsidR="00373D3B" w:rsidRPr="3ED2D2C6">
        <w:t xml:space="preserve">ack </w:t>
      </w:r>
      <w:r w:rsidR="00373D3B">
        <w:t>p</w:t>
      </w:r>
      <w:r w:rsidR="00373D3B" w:rsidRPr="3ED2D2C6">
        <w:t xml:space="preserve">ain </w:t>
      </w:r>
      <w:r w:rsidRPr="3ED2D2C6">
        <w:t>(</w:t>
      </w:r>
      <w:r w:rsidRPr="79D78EA2">
        <w:t>0.05 to -0.16</w:t>
      </w:r>
      <w:r w:rsidRPr="3ED2D2C6">
        <w:t xml:space="preserve">). Removing transdiagnostic genetic effects from psychiatric disorders, particularly MDD, ANX, SCZ and BIP, resulted in divergent patterns of genetic associations with external biobehavioural traits. </w:t>
      </w:r>
    </w:p>
    <w:p w14:paraId="385B82EE" w14:textId="77777777" w:rsidR="00BF61AC" w:rsidRDefault="00BF61AC" w:rsidP="001273DC"/>
    <w:p w14:paraId="64F3FF1F" w14:textId="6CDCA1A6" w:rsidR="006F0CDB" w:rsidRPr="003905D6" w:rsidRDefault="006F0CDB" w:rsidP="006F0CDB">
      <w:pPr>
        <w:rPr>
          <w:sz w:val="20"/>
          <w:szCs w:val="20"/>
        </w:rPr>
      </w:pPr>
      <w:r>
        <w:rPr>
          <w:noProof/>
        </w:rPr>
        <w:lastRenderedPageBreak/>
        <w:drawing>
          <wp:inline distT="0" distB="0" distL="0" distR="0" wp14:anchorId="2F45480A" wp14:editId="7F0E3C53">
            <wp:extent cx="5730875" cy="4848860"/>
            <wp:effectExtent l="0" t="0" r="3175" b="8890"/>
            <wp:docPr id="14132195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r w:rsidRPr="00632943">
        <w:rPr>
          <w:b/>
          <w:bCs/>
          <w:sz w:val="20"/>
          <w:szCs w:val="20"/>
        </w:rPr>
        <w:t>Figure 4</w:t>
      </w:r>
      <w:r w:rsidRPr="41E0E6B3">
        <w:rPr>
          <w:b/>
          <w:bCs/>
          <w:sz w:val="20"/>
          <w:szCs w:val="20"/>
        </w:rPr>
        <w:t xml:space="preserve">. Genetic correlations between 11 major psychiatric disorders and </w:t>
      </w:r>
      <w:r>
        <w:rPr>
          <w:b/>
          <w:bCs/>
          <w:sz w:val="20"/>
          <w:szCs w:val="20"/>
        </w:rPr>
        <w:t>health-related</w:t>
      </w:r>
      <w:r w:rsidRPr="41E0E6B3">
        <w:rPr>
          <w:b/>
          <w:bCs/>
          <w:sz w:val="20"/>
          <w:szCs w:val="20"/>
        </w:rPr>
        <w:t xml:space="preserve">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uncorrected for p versus disorders </w:t>
      </w:r>
      <w:r w:rsidRPr="003905D6">
        <w:rPr>
          <w:sz w:val="20"/>
          <w:szCs w:val="20"/>
        </w:rPr>
        <w:t>corrected for p. Exact </w:t>
      </w:r>
      <w:r w:rsidRPr="003905D6">
        <w:rPr>
          <w:i/>
          <w:iCs/>
          <w:sz w:val="20"/>
          <w:szCs w:val="20"/>
        </w:rPr>
        <w:t>P</w:t>
      </w:r>
      <w:r w:rsidRPr="003905D6">
        <w:rPr>
          <w:sz w:val="20"/>
          <w:szCs w:val="20"/>
        </w:rPr>
        <w:t xml:space="preserve"> values for all associations are reported in Supplementary Table </w:t>
      </w:r>
      <w:r w:rsidRPr="003905D6">
        <w:rPr>
          <w:rFonts w:hint="eastAsia"/>
          <w:sz w:val="20"/>
          <w:szCs w:val="20"/>
          <w:lang w:eastAsia="zh-CN"/>
        </w:rPr>
        <w:t>50</w:t>
      </w:r>
      <w:r w:rsidRPr="003905D6">
        <w:rPr>
          <w:sz w:val="20"/>
          <w:szCs w:val="20"/>
        </w:rPr>
        <w:t xml:space="preserve">. The FDR correction was applied based on all genetic correlations tested (including those reported in Supplementary Figures 26-27). </w:t>
      </w:r>
    </w:p>
    <w:p w14:paraId="6976573D" w14:textId="77777777" w:rsidR="006F0CDB" w:rsidRDefault="006F0CDB" w:rsidP="00417FAF"/>
    <w:p w14:paraId="7B55F294" w14:textId="77777777" w:rsidR="008C238D" w:rsidRPr="008C238D" w:rsidRDefault="008C238D" w:rsidP="008C238D"/>
    <w:p w14:paraId="71EA461D" w14:textId="2AF43317" w:rsidR="00924FDA" w:rsidRDefault="024F81CF" w:rsidP="00EE3AE1">
      <w:pPr>
        <w:pStyle w:val="Heading1"/>
        <w:spacing w:beforeLines="20" w:before="48" w:line="288" w:lineRule="exact"/>
        <w:rPr>
          <w:rFonts w:asciiTheme="minorHAnsi" w:hAnsiTheme="minorHAnsi" w:cstheme="minorHAnsi"/>
        </w:rPr>
      </w:pPr>
      <w:r w:rsidRPr="00464885">
        <w:rPr>
          <w:rFonts w:asciiTheme="minorHAnsi" w:hAnsiTheme="minorHAnsi" w:cstheme="minorHAnsi"/>
        </w:rPr>
        <w:t xml:space="preserve">DISCUSSION </w:t>
      </w:r>
    </w:p>
    <w:p w14:paraId="09099968" w14:textId="77777777" w:rsidR="002E1052" w:rsidRPr="002E1052" w:rsidRDefault="002E1052" w:rsidP="001273DC"/>
    <w:p w14:paraId="46F6F5DF" w14:textId="2BC189B7" w:rsidR="009057E2" w:rsidRDefault="002E1052" w:rsidP="00B04A58">
      <w:pPr>
        <w:rPr>
          <w:lang w:val="en-US"/>
        </w:rPr>
      </w:pPr>
      <w:r w:rsidRPr="0F860B9F">
        <w:rPr>
          <w:lang w:val="en-US"/>
        </w:rPr>
        <w:t xml:space="preserve">One of the most important findings from the genomic analysis of psychiatric disorders is the consistent evidence for genetic overlap among disorders </w:t>
      </w:r>
      <w:r w:rsidR="00D13D68">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 </w:instrText>
      </w:r>
      <w:r w:rsidR="004A44AD">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DATA </w:instrText>
      </w:r>
      <w:r w:rsidR="004A44AD">
        <w:rPr>
          <w:lang w:val="en-US"/>
        </w:rPr>
      </w:r>
      <w:r w:rsidR="004A44AD">
        <w:rPr>
          <w:lang w:val="en-US"/>
        </w:rPr>
        <w:fldChar w:fldCharType="end"/>
      </w:r>
      <w:r w:rsidR="00D13D68">
        <w:rPr>
          <w:lang w:val="en-US"/>
        </w:rPr>
      </w:r>
      <w:r w:rsidR="00D13D68">
        <w:rPr>
          <w:lang w:val="en-US"/>
        </w:rPr>
        <w:fldChar w:fldCharType="separate"/>
      </w:r>
      <w:r w:rsidR="004A44AD">
        <w:rPr>
          <w:noProof/>
          <w:lang w:val="en-US"/>
        </w:rPr>
        <w:t>(10-12)</w:t>
      </w:r>
      <w:r w:rsidR="00D13D68">
        <w:rPr>
          <w:lang w:val="en-US"/>
        </w:rPr>
        <w:fldChar w:fldCharType="end"/>
      </w:r>
      <w:r w:rsidRPr="0F860B9F">
        <w:rPr>
          <w:lang w:val="en-US"/>
        </w:rPr>
        <w:t xml:space="preserve">, leading to the concept of a general factor called genomic p. </w:t>
      </w:r>
      <w:r w:rsidR="009057E2" w:rsidRPr="0F860B9F">
        <w:rPr>
          <w:lang w:val="en-US"/>
        </w:rPr>
        <w:t>While acknowledging the</w:t>
      </w:r>
      <w:r w:rsidRPr="0F860B9F">
        <w:rPr>
          <w:lang w:val="en-US"/>
        </w:rPr>
        <w:t xml:space="preserve"> importance of p, the present paper’s focus on genetic specificity is motivated by the need to control for the pervasive transdiagnostic influence of p </w:t>
      </w:r>
      <w:proofErr w:type="gramStart"/>
      <w:r w:rsidRPr="0F860B9F">
        <w:rPr>
          <w:lang w:val="en-US"/>
        </w:rPr>
        <w:t>in order to</w:t>
      </w:r>
      <w:proofErr w:type="gramEnd"/>
      <w:r w:rsidRPr="0F860B9F">
        <w:rPr>
          <w:lang w:val="en-US"/>
        </w:rPr>
        <w:t xml:space="preserve"> understand the genetic architecture of psychiatric disorders independent of p. The results show that the genetic </w:t>
      </w:r>
      <w:r w:rsidR="009057E2" w:rsidRPr="0F860B9F">
        <w:rPr>
          <w:lang w:val="en-US"/>
        </w:rPr>
        <w:t>landscape</w:t>
      </w:r>
      <w:r w:rsidRPr="0F860B9F">
        <w:rPr>
          <w:lang w:val="en-US"/>
        </w:rPr>
        <w:t xml:space="preserve"> shifts dramatically when we remove the effect of genomic p from each of 11 psychiatric disorders. </w:t>
      </w:r>
    </w:p>
    <w:p w14:paraId="013BF223" w14:textId="77777777" w:rsidR="009057E2" w:rsidRDefault="009057E2" w:rsidP="00B04A58">
      <w:pPr>
        <w:rPr>
          <w:lang w:val="en"/>
        </w:rPr>
      </w:pPr>
    </w:p>
    <w:p w14:paraId="0796EF1B" w14:textId="36367006" w:rsidR="002E1052" w:rsidRDefault="002E1052" w:rsidP="00B04A58">
      <w:pPr>
        <w:rPr>
          <w:rStyle w:val="eop"/>
          <w:rFonts w:cstheme="minorHAnsi"/>
          <w:color w:val="000000"/>
        </w:rPr>
      </w:pPr>
      <w:r>
        <w:rPr>
          <w:lang w:val="en"/>
        </w:rPr>
        <w:t xml:space="preserve">A striking example is the genetic relationship between Bipolar Disorder and Major Depressive Disorder. As has been found in other studies, uncorrected for p, the genetic </w:t>
      </w:r>
      <w:r>
        <w:rPr>
          <w:lang w:val="en"/>
        </w:rPr>
        <w:lastRenderedPageBreak/>
        <w:t xml:space="preserve">correlation is substantially positive, </w:t>
      </w:r>
      <w:r w:rsidRPr="00834B19">
        <w:rPr>
          <w:lang w:val="en"/>
        </w:rPr>
        <w:t>0.44</w:t>
      </w:r>
      <w:r>
        <w:rPr>
          <w:lang w:val="en"/>
        </w:rPr>
        <w:t xml:space="preserve"> in our </w:t>
      </w:r>
      <w:r w:rsidRPr="007635B5">
        <w:rPr>
          <w:lang w:val="en"/>
        </w:rPr>
        <w:t xml:space="preserve">analysis. However, after controlling for p, the genetic correlation was highly negative </w:t>
      </w:r>
      <w:r w:rsidRPr="00834B19">
        <w:rPr>
          <w:lang w:val="en"/>
        </w:rPr>
        <w:t>(-0.64</w:t>
      </w:r>
      <w:r w:rsidRPr="007635B5">
        <w:rPr>
          <w:lang w:val="en"/>
        </w:rPr>
        <w:t xml:space="preserve">). </w:t>
      </w:r>
      <w:r w:rsidRPr="00FF7D11">
        <w:rPr>
          <w:rFonts w:eastAsia="Calibri" w:cstheme="minorHAnsi"/>
          <w:color w:val="000000" w:themeColor="text1"/>
        </w:rPr>
        <w:t xml:space="preserve">This negative correlation </w:t>
      </w:r>
      <w:r w:rsidR="00A74CC4">
        <w:rPr>
          <w:rFonts w:eastAsia="Calibri" w:cstheme="minorHAnsi"/>
          <w:color w:val="000000" w:themeColor="text1"/>
        </w:rPr>
        <w:t>suggests</w:t>
      </w:r>
      <w:r w:rsidR="00A74CC4" w:rsidRPr="00FF7D11">
        <w:rPr>
          <w:rFonts w:eastAsia="Calibri" w:cstheme="minorHAnsi"/>
          <w:color w:val="000000" w:themeColor="text1"/>
        </w:rPr>
        <w:t xml:space="preserve"> </w:t>
      </w:r>
      <w:r w:rsidRPr="00FF7D11">
        <w:rPr>
          <w:rFonts w:eastAsia="Calibri" w:cstheme="minorHAnsi"/>
          <w:color w:val="000000" w:themeColor="text1"/>
        </w:rPr>
        <w:t xml:space="preserve">that, once </w:t>
      </w:r>
      <w:r>
        <w:rPr>
          <w:rFonts w:eastAsia="Calibri" w:cstheme="minorHAnsi"/>
          <w:color w:val="000000" w:themeColor="text1"/>
        </w:rPr>
        <w:t>transdiagnostic effects are accounted for</w:t>
      </w:r>
      <w:r w:rsidRPr="00FF7D11">
        <w:rPr>
          <w:rFonts w:eastAsia="Calibri" w:cstheme="minorHAnsi"/>
          <w:color w:val="000000" w:themeColor="text1"/>
        </w:rPr>
        <w:t>, a genetic liability for one disorder conveys a lower genetic liability for the other disorder</w:t>
      </w:r>
      <w:r>
        <w:rPr>
          <w:rFonts w:eastAsia="Calibri" w:cstheme="minorHAnsi"/>
          <w:color w:val="000000" w:themeColor="text1"/>
        </w:rPr>
        <w:t xml:space="preserve">. This finding has the potential to inform diagnostic categorization and </w:t>
      </w:r>
      <w:r w:rsidRPr="00FF7D11">
        <w:rPr>
          <w:rFonts w:eastAsia="Calibri" w:cstheme="minorHAnsi"/>
          <w:color w:val="000000" w:themeColor="text1"/>
        </w:rPr>
        <w:t xml:space="preserve">has far-reaching implications for </w:t>
      </w:r>
      <w:r>
        <w:rPr>
          <w:rFonts w:eastAsia="Calibri" w:cstheme="minorHAnsi"/>
          <w:color w:val="000000" w:themeColor="text1"/>
        </w:rPr>
        <w:t xml:space="preserve">future studies aimed at </w:t>
      </w:r>
      <w:r w:rsidRPr="00FF7D11">
        <w:rPr>
          <w:rFonts w:eastAsia="Calibri" w:cstheme="minorHAnsi"/>
          <w:color w:val="000000" w:themeColor="text1"/>
        </w:rPr>
        <w:t xml:space="preserve">understanding </w:t>
      </w:r>
      <w:r>
        <w:rPr>
          <w:rFonts w:eastAsia="Calibri" w:cstheme="minorHAnsi"/>
          <w:color w:val="000000" w:themeColor="text1"/>
        </w:rPr>
        <w:t xml:space="preserve">biological </w:t>
      </w:r>
      <w:r w:rsidRPr="00FF7D11">
        <w:rPr>
          <w:rFonts w:eastAsia="Calibri" w:cstheme="minorHAnsi"/>
          <w:color w:val="000000" w:themeColor="text1"/>
        </w:rPr>
        <w:t>causes and treatments for the</w:t>
      </w:r>
      <w:r>
        <w:rPr>
          <w:rFonts w:eastAsia="Calibri" w:cstheme="minorHAnsi"/>
          <w:color w:val="000000" w:themeColor="text1"/>
        </w:rPr>
        <w:t>se</w:t>
      </w:r>
      <w:r w:rsidRPr="00FF7D11">
        <w:rPr>
          <w:rFonts w:eastAsia="Calibri" w:cstheme="minorHAnsi"/>
          <w:color w:val="000000" w:themeColor="text1"/>
        </w:rPr>
        <w:t xml:space="preserve"> disorders.</w:t>
      </w:r>
      <w:r>
        <w:rPr>
          <w:rFonts w:eastAsia="Calibri" w:cstheme="minorHAnsi"/>
          <w:color w:val="000000" w:themeColor="text1"/>
        </w:rPr>
        <w:t xml:space="preserve"> </w:t>
      </w:r>
      <w:r w:rsidRPr="007635B5">
        <w:rPr>
          <w:lang w:val="en"/>
        </w:rPr>
        <w:t xml:space="preserve">The positive genetic correlation between BIP and MDD </w:t>
      </w:r>
      <w:r>
        <w:rPr>
          <w:lang w:val="en"/>
        </w:rPr>
        <w:t xml:space="preserve">uncorrected for p would suggest </w:t>
      </w:r>
      <w:r w:rsidRPr="007635B5">
        <w:rPr>
          <w:lang w:val="en"/>
        </w:rPr>
        <w:t xml:space="preserve">a </w:t>
      </w:r>
      <w:r w:rsidRPr="00CB2AB8">
        <w:rPr>
          <w:rStyle w:val="eop"/>
          <w:rFonts w:cstheme="minorHAnsi"/>
          <w:color w:val="000000"/>
        </w:rPr>
        <w:t xml:space="preserve">search for common mechanisms and transdiagnostic interventions that affect BIP and MDD similarly. However, when p is controlled, their strong </w:t>
      </w:r>
      <w:r w:rsidRPr="00CB2AB8">
        <w:rPr>
          <w:rStyle w:val="eop"/>
          <w:rFonts w:cstheme="minorHAnsi"/>
          <w:i/>
          <w:iCs/>
          <w:color w:val="000000"/>
        </w:rPr>
        <w:t>negative</w:t>
      </w:r>
      <w:r w:rsidRPr="00CB2AB8">
        <w:rPr>
          <w:rStyle w:val="eop"/>
          <w:rFonts w:cstheme="minorHAnsi"/>
          <w:color w:val="000000"/>
        </w:rPr>
        <w:t xml:space="preserve"> genetic correlation suggests that mechanisms and interventions work in opposite directions for BIP and MDD</w:t>
      </w:r>
      <w:r w:rsidRPr="00FF7D11">
        <w:rPr>
          <w:rFonts w:eastAsia="Calibri" w:cstheme="minorHAnsi"/>
          <w:color w:val="000000" w:themeColor="text1"/>
        </w:rPr>
        <w:t>.</w:t>
      </w:r>
    </w:p>
    <w:p w14:paraId="3E345E2E" w14:textId="77777777" w:rsidR="002E1052" w:rsidRDefault="002E1052" w:rsidP="002E1052">
      <w:pPr>
        <w:spacing w:beforeLines="20" w:before="48" w:line="288" w:lineRule="exact"/>
        <w:rPr>
          <w:rFonts w:eastAsia="Calibri" w:cstheme="minorHAnsi"/>
          <w:color w:val="000000" w:themeColor="text1"/>
        </w:rPr>
      </w:pPr>
    </w:p>
    <w:p w14:paraId="7A0DD184" w14:textId="42297B73" w:rsidR="002E1052" w:rsidRPr="005E59F2" w:rsidRDefault="002E1052" w:rsidP="00B04A58">
      <w:pPr>
        <w:rPr>
          <w:rFonts w:eastAsia="Calibri" w:cstheme="minorHAnsi"/>
          <w:color w:val="000000" w:themeColor="text1"/>
        </w:rPr>
      </w:pPr>
      <w:r>
        <w:rPr>
          <w:rFonts w:eastAsia="Calibri" w:cstheme="minorHAnsi"/>
          <w:color w:val="000000" w:themeColor="text1"/>
        </w:rPr>
        <w:t xml:space="preserve">The pattern of genetic correlations between several other disorders also shifted dramatically, highlighting discrepancies between diagnostic nosology and </w:t>
      </w:r>
      <w:r w:rsidR="005E59F2">
        <w:rPr>
          <w:rFonts w:eastAsia="Calibri" w:cstheme="minorHAnsi"/>
          <w:color w:val="000000" w:themeColor="text1"/>
        </w:rPr>
        <w:t xml:space="preserve">the </w:t>
      </w:r>
      <w:r>
        <w:rPr>
          <w:rFonts w:eastAsia="Calibri" w:cstheme="minorHAnsi"/>
          <w:color w:val="000000" w:themeColor="text1"/>
        </w:rPr>
        <w:t xml:space="preserve">genetic structure of psychiatric disorders. For some pairs of disorders, positive genetic correlations disappeared entirely after correction for p, such as the genetic correlation between ANX and PTSD, suggesting that their overlap is entirely captured by what cuts across all psychiatric diagnoses. </w:t>
      </w:r>
      <w:r w:rsidRPr="0434E808">
        <w:rPr>
          <w:rFonts w:eastAsia="Calibri"/>
          <w:color w:val="000000" w:themeColor="text1"/>
        </w:rPr>
        <w:t xml:space="preserve">Another </w:t>
      </w:r>
      <w:r>
        <w:rPr>
          <w:rFonts w:eastAsia="Calibri"/>
          <w:color w:val="000000" w:themeColor="text1"/>
        </w:rPr>
        <w:t xml:space="preserve">major shift </w:t>
      </w:r>
      <w:r w:rsidRPr="0434E808">
        <w:rPr>
          <w:rFonts w:eastAsia="Calibri"/>
          <w:color w:val="000000" w:themeColor="text1"/>
        </w:rPr>
        <w:t xml:space="preserve">was </w:t>
      </w:r>
      <w:r>
        <w:rPr>
          <w:rFonts w:eastAsia="Calibri"/>
          <w:color w:val="000000" w:themeColor="text1"/>
        </w:rPr>
        <w:t>observed for</w:t>
      </w:r>
      <w:r w:rsidRPr="0434E808">
        <w:rPr>
          <w:rFonts w:eastAsia="Calibri"/>
          <w:color w:val="000000" w:themeColor="text1"/>
        </w:rPr>
        <w:t xml:space="preserve"> the slightly negative genetic correlation between OCD and ADHD</w:t>
      </w:r>
      <w:r>
        <w:rPr>
          <w:rFonts w:eastAsia="Calibri"/>
          <w:color w:val="000000" w:themeColor="text1"/>
        </w:rPr>
        <w:t xml:space="preserve">, which </w:t>
      </w:r>
      <w:r w:rsidRPr="0434E808">
        <w:rPr>
          <w:rFonts w:eastAsia="Calibri"/>
          <w:color w:val="000000" w:themeColor="text1"/>
        </w:rPr>
        <w:t xml:space="preserve">became strongly negative after </w:t>
      </w:r>
      <w:r>
        <w:rPr>
          <w:rFonts w:eastAsia="Calibri"/>
          <w:color w:val="000000" w:themeColor="text1"/>
        </w:rPr>
        <w:t>accounting</w:t>
      </w:r>
      <w:r w:rsidRPr="0434E808">
        <w:rPr>
          <w:rFonts w:eastAsia="Calibri"/>
          <w:color w:val="000000" w:themeColor="text1"/>
        </w:rPr>
        <w:t xml:space="preserve"> for p</w:t>
      </w:r>
      <w:r>
        <w:rPr>
          <w:rFonts w:eastAsia="Calibri"/>
          <w:color w:val="000000" w:themeColor="text1"/>
        </w:rPr>
        <w:t>.</w:t>
      </w:r>
      <w:r w:rsidRPr="0434E808">
        <w:rPr>
          <w:rFonts w:eastAsia="Calibri"/>
          <w:color w:val="000000" w:themeColor="text1"/>
        </w:rPr>
        <w:t xml:space="preserve"> </w:t>
      </w:r>
      <w:r>
        <w:rPr>
          <w:rFonts w:eastAsia="Calibri"/>
          <w:color w:val="000000" w:themeColor="text1"/>
        </w:rPr>
        <w:t xml:space="preserve">This </w:t>
      </w:r>
      <w:r w:rsidRPr="0434E808">
        <w:rPr>
          <w:rFonts w:eastAsia="Calibri"/>
          <w:color w:val="000000" w:themeColor="text1"/>
        </w:rPr>
        <w:t>suggest</w:t>
      </w:r>
      <w:r>
        <w:rPr>
          <w:rFonts w:eastAsia="Calibri"/>
          <w:color w:val="000000" w:themeColor="text1"/>
        </w:rPr>
        <w:t>s</w:t>
      </w:r>
      <w:r w:rsidRPr="0434E808">
        <w:rPr>
          <w:rFonts w:eastAsia="Calibri"/>
          <w:color w:val="000000" w:themeColor="text1"/>
        </w:rPr>
        <w:t xml:space="preserve"> that </w:t>
      </w:r>
      <w:r>
        <w:rPr>
          <w:rFonts w:eastAsia="Calibri"/>
          <w:color w:val="000000" w:themeColor="text1"/>
        </w:rPr>
        <w:t>their genetic overlap with p obscured the negative genetic relationship between these disorders.</w:t>
      </w:r>
      <w:r w:rsidRPr="0434E808">
        <w:rPr>
          <w:rFonts w:eastAsia="Calibri"/>
          <w:color w:val="000000" w:themeColor="text1"/>
        </w:rPr>
        <w:t xml:space="preserve"> This finding is consistent with the current clinical perspective suggesting that OCD and ADHD lie at the opposite extremes of the impulsivity-compulsivity continuum </w:t>
      </w:r>
      <w:r w:rsidRPr="0434E808">
        <w:rPr>
          <w:rFonts w:eastAsia="Calibri"/>
          <w:color w:val="000000" w:themeColor="text1"/>
        </w:rPr>
        <w:fldChar w:fldCharType="begin">
          <w:fldData xml:space="preserve">PEVuZE5vdGU+PENpdGU+PEF1dGhvcj5BYnJhbW92aXRjaDwvQXV0aG9yPjxZZWFyPjIwMTU8L1ll
YXI+PFJlY051bT41MjI8L1JlY051bT48RGlzcGxheVRleHQ+KDM3LCAzOC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BYnJhbW92aXRjaDwvQXV0aG9yPjxZZWFyPjIwMTU8L1ll
YXI+PFJlY051bT41MjI8L1JlY051bT48RGlzcGxheVRleHQ+KDM3LCAzOC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37, 38)</w:t>
      </w:r>
      <w:r w:rsidRPr="0434E808">
        <w:rPr>
          <w:rFonts w:eastAsia="Calibri"/>
          <w:color w:val="000000" w:themeColor="text1"/>
        </w:rPr>
        <w:fldChar w:fldCharType="end"/>
      </w:r>
      <w:r w:rsidRPr="0434E808">
        <w:rPr>
          <w:rFonts w:eastAsia="Calibri"/>
          <w:color w:val="000000" w:themeColor="text1"/>
        </w:rPr>
        <w:t xml:space="preserve">.  </w:t>
      </w:r>
    </w:p>
    <w:p w14:paraId="7F2BA7BD" w14:textId="77777777" w:rsidR="002E1052" w:rsidRDefault="002E1052" w:rsidP="00B04A58">
      <w:pPr>
        <w:rPr>
          <w:rFonts w:eastAsia="Calibri" w:cstheme="minorHAnsi"/>
          <w:color w:val="000000" w:themeColor="text1"/>
        </w:rPr>
      </w:pPr>
    </w:p>
    <w:p w14:paraId="48CF085A" w14:textId="77777777" w:rsidR="002E1052" w:rsidRDefault="002E1052" w:rsidP="00B04A58">
      <w:pPr>
        <w:rPr>
          <w:rFonts w:eastAsia="Calibri" w:cstheme="minorHAnsi"/>
          <w:color w:val="000000" w:themeColor="text1"/>
        </w:rPr>
      </w:pPr>
      <w:r w:rsidRPr="2EAAC655">
        <w:rPr>
          <w:rFonts w:eastAsia="Calibri"/>
          <w:color w:val="000000" w:themeColor="text1"/>
        </w:rPr>
        <w:t xml:space="preserve">Other pairs of disorders remained correlated positively after </w:t>
      </w:r>
      <w:r>
        <w:rPr>
          <w:rFonts w:eastAsia="Calibri"/>
          <w:color w:val="000000" w:themeColor="text1"/>
        </w:rPr>
        <w:t>accounting</w:t>
      </w:r>
      <w:r w:rsidRPr="2EAAC655">
        <w:rPr>
          <w:rFonts w:eastAsia="Calibri"/>
          <w:color w:val="000000" w:themeColor="text1"/>
        </w:rPr>
        <w:t xml:space="preserve"> for p, such as the genetic correlation between SCZ and BIP and between ANX and MDD, which suggests that only part of the</w:t>
      </w:r>
      <w:r>
        <w:rPr>
          <w:rFonts w:eastAsia="Calibri"/>
          <w:color w:val="000000" w:themeColor="text1"/>
        </w:rPr>
        <w:t>ir</w:t>
      </w:r>
      <w:r w:rsidRPr="2EAAC655">
        <w:rPr>
          <w:rFonts w:eastAsia="Calibri"/>
          <w:color w:val="000000" w:themeColor="text1"/>
        </w:rPr>
        <w:t xml:space="preserve"> overlap is </w:t>
      </w:r>
      <w:r>
        <w:rPr>
          <w:rFonts w:eastAsia="Calibri"/>
          <w:color w:val="000000" w:themeColor="text1"/>
        </w:rPr>
        <w:t>shared with the other disorders included in our transdiagnostic model. It is important to remember that, although l</w:t>
      </w:r>
      <w:r w:rsidRPr="00B45B5D">
        <w:rPr>
          <w:rFonts w:eastAsia="Calibri"/>
          <w:color w:val="000000" w:themeColor="text1"/>
        </w:rPr>
        <w:t>atent variables serve to summarize patterns of comorbidity or covariation among indicators, they are statistical constructs</w:t>
      </w:r>
      <w:r>
        <w:rPr>
          <w:rFonts w:eastAsia="Calibri"/>
          <w:color w:val="000000" w:themeColor="text1"/>
        </w:rPr>
        <w:t xml:space="preserve"> that depend on the indicators that are included in each model</w:t>
      </w:r>
      <w:r w:rsidRPr="00B45B5D">
        <w:rPr>
          <w:rFonts w:eastAsia="Calibri"/>
          <w:color w:val="000000" w:themeColor="text1"/>
        </w:rPr>
        <w:t>.</w:t>
      </w:r>
    </w:p>
    <w:p w14:paraId="498046ED" w14:textId="77777777" w:rsidR="002E1052" w:rsidRDefault="002E1052" w:rsidP="00B04A58">
      <w:pPr>
        <w:rPr>
          <w:lang w:val="en"/>
        </w:rPr>
      </w:pPr>
    </w:p>
    <w:p w14:paraId="592DD0F5" w14:textId="77777777" w:rsidR="002E1052" w:rsidRPr="007635B5" w:rsidRDefault="002E1052" w:rsidP="00B04A58">
      <w:r w:rsidRPr="007635B5">
        <w:rPr>
          <w:rFonts w:cstheme="minorHAnsi"/>
        </w:rPr>
        <w:t xml:space="preserve">Removing transdiagnostic genetic effects from psychiatric disorders, particularly MDD, ANX, SCZ and BIP, </w:t>
      </w:r>
      <w:r>
        <w:rPr>
          <w:rFonts w:cstheme="minorHAnsi"/>
        </w:rPr>
        <w:t xml:space="preserve">also </w:t>
      </w:r>
      <w:r w:rsidRPr="007635B5">
        <w:rPr>
          <w:rFonts w:cstheme="minorHAnsi"/>
        </w:rPr>
        <w:t xml:space="preserve">resulted in divergent patterns of genetic associations with external biobehavioural traits, especially </w:t>
      </w:r>
      <w:r w:rsidRPr="007635B5">
        <w:rPr>
          <w:lang w:val="en"/>
        </w:rPr>
        <w:t xml:space="preserve">health-related and psychological traits. </w:t>
      </w:r>
      <w:r w:rsidRPr="007635B5">
        <w:t>In other words, genetic effects associated with each major psychiatric disorder also include overlapping genetic variance associated with these transdiagnostic traits, such as sensitivity to environmental stress, which mask their specificity</w:t>
      </w:r>
      <w:r w:rsidRPr="00CB2AB8">
        <w:rPr>
          <w:sz w:val="22"/>
          <w:szCs w:val="22"/>
        </w:rPr>
        <w:t>.</w:t>
      </w:r>
      <w:r>
        <w:rPr>
          <w:sz w:val="22"/>
          <w:szCs w:val="22"/>
        </w:rPr>
        <w:t xml:space="preserve"> </w:t>
      </w:r>
      <w:r>
        <w:rPr>
          <w:lang w:val="en"/>
        </w:rPr>
        <w:t>Focusing on disorder-specific genetic effects</w:t>
      </w:r>
      <w:r>
        <w:t xml:space="preserve"> provides novel insights into the genetic architecture, biology and comorbidity between psychiatric conditions that can inform research on sequelae and antecedents as well as treatment. </w:t>
      </w:r>
    </w:p>
    <w:p w14:paraId="4DB61F32" w14:textId="77777777" w:rsidR="002E1052" w:rsidRDefault="002E1052" w:rsidP="002E1052">
      <w:pPr>
        <w:spacing w:beforeLines="20" w:before="48" w:line="288" w:lineRule="exact"/>
        <w:rPr>
          <w:rFonts w:eastAsia="Calibri"/>
          <w:color w:val="000000" w:themeColor="text1"/>
        </w:rPr>
      </w:pPr>
    </w:p>
    <w:p w14:paraId="0DDDBB5D" w14:textId="72DE7C23" w:rsidR="002E1052" w:rsidRPr="0097423F" w:rsidRDefault="002E1052" w:rsidP="00B04A58">
      <w:pPr>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traits</w:t>
      </w:r>
      <w:r w:rsidRPr="00464885">
        <w:rPr>
          <w:rFonts w:eastAsia="Calibri" w:cstheme="minorHAnsi"/>
          <w:color w:val="000000" w:themeColor="text1"/>
        </w:rPr>
        <w:t>.</w:t>
      </w:r>
      <w:r w:rsidR="00F47B1B">
        <w:rPr>
          <w:rFonts w:eastAsia="Calibri" w:cstheme="minorHAnsi"/>
          <w:color w:val="000000" w:themeColor="text1"/>
        </w:rPr>
        <w:t xml:space="preserve"> </w:t>
      </w:r>
      <w:r w:rsidRPr="00464885">
        <w:rPr>
          <w:rFonts w:eastAsia="Calibri" w:cstheme="minorHAnsi"/>
          <w:color w:val="000000" w:themeColor="text1"/>
        </w:rPr>
        <w:t>Consequently,</w:t>
      </w:r>
      <w:r>
        <w:rPr>
          <w:rFonts w:eastAsia="Calibri" w:cstheme="minorHAnsi"/>
          <w:color w:val="000000" w:themeColor="text1"/>
        </w:rPr>
        <w:t xml:space="preserve"> these</w:t>
      </w:r>
      <w:r w:rsidRPr="00464885">
        <w:rPr>
          <w:rFonts w:eastAsia="Calibri" w:cstheme="minorHAnsi"/>
          <w:color w:val="000000" w:themeColor="text1"/>
        </w:rPr>
        <w:t xml:space="preserve">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sidR="00F47B1B">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xml:space="preserve">, </w:t>
      </w:r>
      <w:r>
        <w:rPr>
          <w:rFonts w:eastAsia="Calibri" w:cstheme="minorHAnsi"/>
          <w:color w:val="000000" w:themeColor="text1"/>
        </w:rPr>
        <w:t>the</w:t>
      </w:r>
      <w:r w:rsidRPr="00464885">
        <w:rPr>
          <w:rFonts w:eastAsia="Calibri" w:cstheme="minorHAnsi"/>
          <w:color w:val="000000" w:themeColor="text1"/>
        </w:rPr>
        <w:t xml:space="preserve"> findings pave the way for new avenues of research. One such </w:t>
      </w:r>
      <w:r w:rsidRPr="00464885">
        <w:rPr>
          <w:rFonts w:eastAsia="Calibri" w:cstheme="minorHAnsi"/>
          <w:color w:val="000000" w:themeColor="text1"/>
        </w:rPr>
        <w:lastRenderedPageBreak/>
        <w:t>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Keser et al., in press)</w:t>
      </w:r>
      <w:r w:rsidRPr="00464885">
        <w:rPr>
          <w:rFonts w:eastAsia="Calibri" w:cstheme="minorHAnsi"/>
          <w:color w:val="000000" w:themeColor="text1"/>
        </w:rPr>
        <w:t>.</w:t>
      </w:r>
      <w:r>
        <w:rPr>
          <w:rFonts w:eastAsia="Calibri" w:cstheme="minorHAnsi"/>
          <w:color w:val="000000" w:themeColor="text1"/>
        </w:rPr>
        <w:t xml:space="preserve">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0E6984ED" w14:textId="77777777" w:rsidR="002E1052" w:rsidRPr="0097423F" w:rsidRDefault="002E1052" w:rsidP="00B04A58">
      <w:pPr>
        <w:rPr>
          <w:rFonts w:cstheme="minorHAnsi"/>
        </w:rPr>
      </w:pPr>
    </w:p>
    <w:p w14:paraId="011D3D09" w14:textId="22145217" w:rsidR="002E1052" w:rsidRDefault="002E1052" w:rsidP="00B04A58">
      <w:pPr>
        <w:rPr>
          <w:rFonts w:eastAsia="Calibri"/>
          <w:color w:val="000000" w:themeColor="text1"/>
        </w:rPr>
      </w:pPr>
      <w:r w:rsidRPr="0434E808">
        <w:rPr>
          <w:rFonts w:eastAsia="Calibri"/>
          <w:color w:val="000000" w:themeColor="text1"/>
        </w:rPr>
        <w:t xml:space="preserve">Our findings need to be interpreted in the context of </w:t>
      </w:r>
      <w:r>
        <w:rPr>
          <w:rFonts w:eastAsia="Calibri"/>
          <w:color w:val="000000" w:themeColor="text1"/>
        </w:rPr>
        <w:t>their</w:t>
      </w:r>
      <w:r w:rsidRPr="0434E808">
        <w:rPr>
          <w:rFonts w:eastAsia="Calibri"/>
          <w:color w:val="000000" w:themeColor="text1"/>
        </w:rPr>
        <w:t xml:space="preserve"> limitations. The most important limitation is </w:t>
      </w:r>
      <w:r>
        <w:rPr>
          <w:rFonts w:eastAsia="Calibri"/>
          <w:color w:val="000000" w:themeColor="text1"/>
        </w:rPr>
        <w:t xml:space="preserve">that our research </w:t>
      </w:r>
      <w:r w:rsidRPr="0434E808">
        <w:rPr>
          <w:rFonts w:eastAsia="Calibri"/>
          <w:color w:val="000000" w:themeColor="text1"/>
        </w:rPr>
        <w:t>begins with case-control GWA</w:t>
      </w:r>
      <w:r>
        <w:rPr>
          <w:rFonts w:eastAsia="Calibri"/>
          <w:color w:val="000000" w:themeColor="text1"/>
        </w:rPr>
        <w:t>S</w:t>
      </w:r>
      <w:r w:rsidRPr="0434E808">
        <w:rPr>
          <w:rFonts w:eastAsia="Calibri"/>
          <w:color w:val="000000" w:themeColor="text1"/>
        </w:rPr>
        <w:t xml:space="preserve"> based on traditional diagnoses perfused with </w:t>
      </w:r>
      <w:r>
        <w:rPr>
          <w:rFonts w:eastAsia="Calibri"/>
          <w:color w:val="000000" w:themeColor="text1"/>
        </w:rPr>
        <w:t>transdiagnostic effects</w:t>
      </w:r>
      <w:r w:rsidRPr="0434E808">
        <w:rPr>
          <w:rFonts w:eastAsia="Calibri"/>
          <w:color w:val="000000" w:themeColor="text1"/>
        </w:rPr>
        <w:t>. This points to the need for GWA research using phenotypes that correspond more closely to the genetic architecture of psychopathology</w:t>
      </w:r>
      <w:r w:rsidR="0061481A">
        <w:rPr>
          <w:rFonts w:eastAsiaTheme="minorEastAsia" w:hint="eastAsia"/>
          <w:color w:val="000000" w:themeColor="text1"/>
          <w:lang w:eastAsia="zh-CN"/>
        </w:rPr>
        <w:t xml:space="preserve"> </w:t>
      </w:r>
      <w:r w:rsidR="0061481A">
        <w:rPr>
          <w:rFonts w:eastAsiaTheme="minorEastAsia"/>
          <w:color w:val="000000" w:themeColor="text1"/>
          <w:lang w:eastAsia="zh-CN"/>
        </w:rPr>
        <w:fldChar w:fldCharType="begin"/>
      </w:r>
      <w:r w:rsidR="004A44AD">
        <w:rPr>
          <w:rFonts w:eastAsiaTheme="minorEastAsia"/>
          <w:color w:val="000000" w:themeColor="text1"/>
          <w:lang w:eastAsia="zh-CN"/>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61481A">
        <w:rPr>
          <w:rFonts w:eastAsiaTheme="minorEastAsia"/>
          <w:color w:val="000000" w:themeColor="text1"/>
          <w:lang w:eastAsia="zh-CN"/>
        </w:rPr>
        <w:fldChar w:fldCharType="separate"/>
      </w:r>
      <w:r w:rsidR="004A44AD">
        <w:rPr>
          <w:rFonts w:eastAsiaTheme="minorEastAsia"/>
          <w:noProof/>
          <w:color w:val="000000" w:themeColor="text1"/>
          <w:lang w:eastAsia="zh-CN"/>
        </w:rPr>
        <w:t>(1)</w:t>
      </w:r>
      <w:r w:rsidR="0061481A">
        <w:rPr>
          <w:rFonts w:eastAsiaTheme="minorEastAsia"/>
          <w:color w:val="000000" w:themeColor="text1"/>
          <w:lang w:eastAsia="zh-CN"/>
        </w:rPr>
        <w:fldChar w:fldCharType="end"/>
      </w:r>
      <w:r>
        <w:rPr>
          <w:rFonts w:eastAsia="Calibri"/>
          <w:color w:val="000000" w:themeColor="text1"/>
        </w:rPr>
        <w:t>.</w:t>
      </w:r>
      <w:r w:rsidRPr="0434E808">
        <w:rPr>
          <w:rFonts w:eastAsia="Calibri"/>
          <w:color w:val="000000" w:themeColor="text1"/>
        </w:rPr>
        <w:t xml:space="preserve"> The origin of psychiatric nosology is historical rather than empirical; progress depends on more empirically derived dimensional approaches such as </w:t>
      </w:r>
      <w:proofErr w:type="spellStart"/>
      <w:r w:rsidRPr="0434E808">
        <w:rPr>
          <w:rFonts w:eastAsia="Calibri"/>
          <w:color w:val="000000" w:themeColor="text1"/>
        </w:rPr>
        <w:t>HiTop</w:t>
      </w:r>
      <w:proofErr w:type="spellEnd"/>
      <w:r w:rsidRPr="0434E808">
        <w:rPr>
          <w:rFonts w:eastAsia="Calibri"/>
          <w:color w:val="000000" w:themeColor="text1"/>
        </w:rPr>
        <w:t xml:space="preserve"> </w:t>
      </w:r>
      <w:r w:rsidRPr="0434E808">
        <w:rPr>
          <w:rFonts w:eastAsia="Calibri"/>
          <w:color w:val="000000" w:themeColor="text1"/>
        </w:rPr>
        <w:fldChar w:fldCharType="begin">
          <w:fldData xml:space="preserve">PEVuZE5vdGU+PENpdGU+PEF1dGhvcj5Lb3RvdjwvQXV0aG9yPjxZZWFyPjIwMTc8L1llYXI+PFJl
Y051bT40Nzg8L1JlY051bT48RGlzcGxheVRleHQ+KDM5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Lb3RvdjwvQXV0aG9yPjxZZWFyPjIwMTc8L1llYXI+PFJl
Y051bT40Nzg8L1JlY051bT48RGlzcGxheVRleHQ+KDM5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39)</w:t>
      </w:r>
      <w:r w:rsidRPr="0434E808">
        <w:rPr>
          <w:rFonts w:eastAsia="Calibri"/>
          <w:color w:val="000000" w:themeColor="text1"/>
        </w:rPr>
        <w:fldChar w:fldCharType="end"/>
      </w:r>
      <w:r>
        <w:rPr>
          <w:rFonts w:eastAsia="Calibri"/>
          <w:color w:val="000000" w:themeColor="text1"/>
        </w:rPr>
        <w:t xml:space="preserve"> </w:t>
      </w:r>
      <w:r w:rsidRPr="0434E808">
        <w:rPr>
          <w:rFonts w:eastAsia="Calibri"/>
          <w:color w:val="000000" w:themeColor="text1"/>
        </w:rPr>
        <w:t xml:space="preserve">and </w:t>
      </w:r>
      <w:proofErr w:type="spellStart"/>
      <w:r w:rsidRPr="0434E808">
        <w:rPr>
          <w:rFonts w:eastAsia="Calibri"/>
          <w:color w:val="000000" w:themeColor="text1"/>
        </w:rPr>
        <w:t>Rdoc</w:t>
      </w:r>
      <w:proofErr w:type="spellEnd"/>
      <w:r w:rsidRPr="0434E808">
        <w:rPr>
          <w:rFonts w:eastAsia="Calibri"/>
          <w:color w:val="000000" w:themeColor="text1"/>
        </w:rPr>
        <w:t xml:space="preserve">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Insel&lt;/Author&gt;&lt;Year&gt;2009&lt;/Year&gt;&lt;RecNum&gt;493&lt;/RecNum&gt;&lt;DisplayText&gt;(40)&lt;/DisplayText&gt;&lt;record&gt;&lt;rec-number&gt;493&lt;/rec-number&gt;&lt;foreign-keys&gt;&lt;key app="EN" db-id="tp5va2a9wfxxeherxr25evea90w255pwxw9t" timestamp="1713732712" guid="d25d567f-70f4-4b5f-8462-da5839656f93"&gt;493&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434E808">
        <w:rPr>
          <w:rFonts w:eastAsia="Calibri"/>
          <w:color w:val="000000" w:themeColor="text1"/>
        </w:rPr>
        <w:fldChar w:fldCharType="separate"/>
      </w:r>
      <w:r w:rsidR="0065506B">
        <w:rPr>
          <w:rFonts w:eastAsia="Calibri"/>
          <w:noProof/>
          <w:color w:val="000000" w:themeColor="text1"/>
        </w:rPr>
        <w:t>(40)</w:t>
      </w:r>
      <w:r w:rsidRPr="0434E808">
        <w:rPr>
          <w:rFonts w:eastAsia="Calibri"/>
          <w:color w:val="000000" w:themeColor="text1"/>
        </w:rPr>
        <w:fldChar w:fldCharType="end"/>
      </w:r>
      <w:r w:rsidRPr="0434E808">
        <w:rPr>
          <w:rFonts w:eastAsia="Calibri"/>
          <w:color w:val="000000" w:themeColor="text1"/>
        </w:rPr>
        <w:t>.</w:t>
      </w:r>
      <w:r>
        <w:rPr>
          <w:rFonts w:eastAsia="Calibri"/>
          <w:color w:val="000000" w:themeColor="text1"/>
        </w:rPr>
        <w:t xml:space="preserve"> </w:t>
      </w:r>
    </w:p>
    <w:p w14:paraId="59BB39F1" w14:textId="77777777" w:rsidR="002E1052" w:rsidRPr="0097423F" w:rsidRDefault="002E1052" w:rsidP="002E1052">
      <w:pPr>
        <w:spacing w:beforeLines="20" w:before="48" w:line="288" w:lineRule="exact"/>
      </w:pPr>
    </w:p>
    <w:p w14:paraId="7EAAAAD0" w14:textId="0DF69087" w:rsidR="002E1052" w:rsidRDefault="002E1052" w:rsidP="00B04A58">
      <w:pPr>
        <w:rPr>
          <w:rFonts w:eastAsia="Calibri"/>
          <w:color w:val="000000" w:themeColor="text1"/>
        </w:rPr>
      </w:pPr>
      <w:r w:rsidRPr="0434E808">
        <w:rPr>
          <w:rFonts w:eastAsia="Calibri"/>
          <w:color w:val="000000" w:themeColor="text1"/>
        </w:rPr>
        <w:t>Another</w:t>
      </w:r>
      <w:r>
        <w:rPr>
          <w:rFonts w:eastAsia="Calibri"/>
          <w:color w:val="000000" w:themeColor="text1"/>
        </w:rPr>
        <w:t xml:space="preserve"> </w:t>
      </w:r>
      <w:r w:rsidRPr="0434E808">
        <w:rPr>
          <w:rFonts w:eastAsia="Calibri"/>
          <w:color w:val="000000" w:themeColor="text1"/>
        </w:rPr>
        <w:t xml:space="preserve">limitation is that p is a statistical construct for which there is no consensus on what it is or how to measure it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Fried&lt;/Author&gt;&lt;Year&gt;2021&lt;/Year&gt;&lt;RecNum&gt;541&lt;/RecNum&gt;&lt;DisplayText&gt;(41)&lt;/DisplayText&gt;&lt;record&gt;&lt;rec-number&gt;541&lt;/rec-number&gt;&lt;foreign-keys&gt;&lt;key app="EN" db-id="tp5va2a9wfxxeherxr25evea90w255pwxw9t" timestamp="1713732811" guid="c3e00a30-3d78-4228-aecb-58bdb18c9b8c"&gt;54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Pr="0434E808">
        <w:rPr>
          <w:rFonts w:eastAsia="Calibri"/>
          <w:color w:val="000000" w:themeColor="text1"/>
        </w:rPr>
        <w:fldChar w:fldCharType="separate"/>
      </w:r>
      <w:r w:rsidR="0065506B">
        <w:rPr>
          <w:rFonts w:eastAsia="Calibri"/>
          <w:noProof/>
          <w:color w:val="000000" w:themeColor="text1"/>
        </w:rPr>
        <w:t>(41)</w:t>
      </w:r>
      <w:r w:rsidRPr="0434E808">
        <w:rPr>
          <w:rFonts w:eastAsia="Calibri"/>
          <w:color w:val="000000" w:themeColor="text1"/>
        </w:rPr>
        <w:fldChar w:fldCharType="end"/>
      </w:r>
      <w:r w:rsidRPr="0434E808">
        <w:rPr>
          <w:rFonts w:eastAsia="Calibri"/>
          <w:color w:val="000000" w:themeColor="text1"/>
        </w:rPr>
        <w:t xml:space="preserve">, which leaves non-p even further adrift from reality. However, similar accusations could be levelled at g, the general factor that emerges from diverse cognitive traits, but g is one of the most stable and predictive variables in the behavioural sciences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Plomin&lt;/Author&gt;&lt;Year&gt;2018&lt;/Year&gt;&lt;RecNum&gt;518&lt;/RecNum&gt;&lt;DisplayText&gt;(42)&lt;/DisplayText&gt;&lt;record&gt;&lt;rec-number&gt;518&lt;/rec-number&gt;&lt;foreign-keys&gt;&lt;key app="EN" db-id="tp5va2a9wfxxeherxr25evea90w255pwxw9t" timestamp="1713732756" guid="8d13cb3e-2d69-4c7c-a3c0-594495e6c071"&gt;518&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Pr="0434E808">
        <w:rPr>
          <w:rFonts w:eastAsia="Calibri"/>
          <w:color w:val="000000" w:themeColor="text1"/>
        </w:rPr>
        <w:fldChar w:fldCharType="separate"/>
      </w:r>
      <w:r w:rsidR="0065506B">
        <w:rPr>
          <w:rFonts w:eastAsia="Calibri"/>
          <w:noProof/>
          <w:color w:val="000000" w:themeColor="text1"/>
        </w:rPr>
        <w:t>(42)</w:t>
      </w:r>
      <w:r w:rsidRPr="0434E808">
        <w:rPr>
          <w:rFonts w:eastAsia="Calibri"/>
          <w:color w:val="000000" w:themeColor="text1"/>
        </w:rPr>
        <w:fldChar w:fldCharType="end"/>
      </w:r>
      <w:r w:rsidRPr="0434E808">
        <w:rPr>
          <w:rFonts w:eastAsia="Calibri"/>
          <w:color w:val="000000" w:themeColor="text1"/>
        </w:rPr>
        <w:t>. g is what diverse cognitive traits have in common and is not caused by any single physiological process</w:t>
      </w:r>
      <w:r>
        <w:rPr>
          <w:rFonts w:eastAsia="Calibri"/>
          <w:color w:val="000000" w:themeColor="text1"/>
        </w:rPr>
        <w:t>,</w:t>
      </w:r>
      <w:r w:rsidRPr="0434E808">
        <w:rPr>
          <w:rFonts w:eastAsia="Calibri"/>
          <w:color w:val="000000" w:themeColor="text1"/>
        </w:rPr>
        <w:t xml:space="preserve"> such as speed of neural conduction, nor is it defined by any single psychological process such as abstract reasoning. We </w:t>
      </w:r>
      <w:r>
        <w:rPr>
          <w:rFonts w:eastAsia="Calibri"/>
          <w:color w:val="000000" w:themeColor="text1"/>
        </w:rPr>
        <w:t xml:space="preserve">embrace the possibility that </w:t>
      </w:r>
      <w:r w:rsidRPr="0434E808">
        <w:rPr>
          <w:rFonts w:eastAsia="Calibri"/>
          <w:color w:val="000000" w:themeColor="text1"/>
        </w:rPr>
        <w:t>p, like g, is not one thing – it is precisely what diverse traits have in common</w:t>
      </w:r>
      <w:r>
        <w:rPr>
          <w:rFonts w:eastAsia="Calibri"/>
          <w:color w:val="000000" w:themeColor="text1"/>
        </w:rPr>
        <w:t xml:space="preserve"> </w:t>
      </w:r>
      <w:r>
        <w:rPr>
          <w:rFonts w:eastAsia="Calibri"/>
          <w:color w:val="000000" w:themeColor="text1"/>
        </w:rPr>
        <w:fldChar w:fldCharType="begin"/>
      </w:r>
      <w:r w:rsidR="0065506B">
        <w:rPr>
          <w:rFonts w:eastAsia="Calibri"/>
          <w:color w:val="000000" w:themeColor="text1"/>
        </w:rPr>
        <w:instrText xml:space="preserve"> ADDIN EN.CITE &lt;EndNote&gt;&lt;Cite&gt;&lt;Author&gt;Smith&lt;/Author&gt;&lt;Year&gt;2020&lt;/Year&gt;&lt;RecNum&gt;510&lt;/RecNum&gt;&lt;DisplayText&gt;(43)&lt;/DisplayText&gt;&lt;record&gt;&lt;rec-number&gt;510&lt;/rec-number&gt;&lt;foreign-keys&gt;&lt;key app="EN" db-id="tp5va2a9wfxxeherxr25evea90w255pwxw9t" timestamp="1713732748" guid="3d82f0ee-277b-4098-af17-c8989dd43680"&gt;510&lt;/key&gt;&lt;/foreign-keys&gt;&lt;ref-type name="Journal Article"&gt;17&lt;/ref-type&gt;&lt;contributors&gt;&lt;authors&gt;&lt;author&gt;Smith, G. T.&lt;/author&gt;&lt;author&gt;Atkinson, E. A.&lt;/author&gt;&lt;author&gt;Davis, H. A.&lt;/author&gt;&lt;author&gt;Riley, E. N.&lt;/author&gt;&lt;author&gt;Oltmanns, J. R.&lt;/author&gt;&lt;/authors&gt;&lt;/contributors&gt;&lt;auth-address&gt;Department of Psychology, University of Kentucky, Lexington, Kentucky 40506, USA; email: gsmith@email.uky.edu, Emily.Atkinson@uky.edu, h.davis@uky.edu, enriley1231@gmail.com, jroltmanns@uky.edu.&lt;/auth-address&gt;&lt;titles&gt;&lt;title&gt;The General Factor of Psychopathology&lt;/title&gt;&lt;secondary-title&gt;Annu Rev Clin Psychol&lt;/secondary-title&gt;&lt;/titles&gt;&lt;periodical&gt;&lt;full-title&gt;Annu Rev Clin Psychol&lt;/full-title&gt;&lt;/periodical&gt;&lt;pages&gt;75-98&lt;/pages&gt;&lt;volume&gt;16&lt;/volume&gt;&lt;number&gt;1&lt;/number&gt;&lt;edition&gt;20200204&lt;/edition&gt;&lt;keywords&gt;&lt;keyword&gt;Humans&lt;/keyword&gt;&lt;keyword&gt;*Mental Disorders/classification/diagnosis/physiopathology/therapy&lt;/keyword&gt;&lt;keyword&gt;*Personality/physiology&lt;/keyword&gt;&lt;keyword&gt;*Personality Disorders/classification/diagnosis/physiopathology/therapy&lt;/keyword&gt;&lt;keyword&gt;bifactor models&lt;/keyword&gt;&lt;keyword&gt;comorbidity&lt;/keyword&gt;&lt;keyword&gt;impairment&lt;/keyword&gt;&lt;keyword&gt;mental health treatment&lt;/keyword&gt;&lt;keyword&gt;p factor&lt;/keyword&gt;&lt;keyword&gt;psychopathology&lt;/keyword&gt;&lt;/keywords&gt;&lt;dates&gt;&lt;year&gt;2020&lt;/year&gt;&lt;pub-dates&gt;&lt;date&gt;May 7&lt;/date&gt;&lt;/pub-dates&gt;&lt;/dates&gt;&lt;publisher&gt;Annual Reviews&lt;/publisher&gt;&lt;isbn&gt;1548-5951 (Electronic)&amp;#xD;1548-5943 (Linking)&lt;/isbn&gt;&lt;accession-num&gt;32040926&lt;/accession-num&gt;&lt;urls&gt;&lt;related-urls&gt;&lt;url&gt;https://www.ncbi.nlm.nih.gov/pubmed/32040926&lt;/url&gt;&lt;/related-urls&gt;&lt;/urls&gt;&lt;electronic-resource-num&gt;10.1146/annurev-clinpsy-071119-115848&lt;/electronic-resource-num&gt;&lt;remote-database-name&gt;Medline&lt;/remote-database-name&gt;&lt;remote-database-provider&gt;NLM&lt;/remote-database-provider&gt;&lt;/record&gt;&lt;/Cite&gt;&lt;/EndNote&gt;</w:instrText>
      </w:r>
      <w:r>
        <w:rPr>
          <w:rFonts w:eastAsia="Calibri"/>
          <w:color w:val="000000" w:themeColor="text1"/>
        </w:rPr>
        <w:fldChar w:fldCharType="separate"/>
      </w:r>
      <w:r w:rsidR="0065506B">
        <w:rPr>
          <w:rFonts w:eastAsia="Calibri"/>
          <w:noProof/>
          <w:color w:val="000000" w:themeColor="text1"/>
        </w:rPr>
        <w:t>(43)</w:t>
      </w:r>
      <w:r>
        <w:rPr>
          <w:rFonts w:eastAsia="Calibri"/>
          <w:color w:val="000000" w:themeColor="text1"/>
        </w:rPr>
        <w:fldChar w:fldCharType="end"/>
      </w:r>
      <w:r>
        <w:rPr>
          <w:rFonts w:eastAsia="Calibri"/>
          <w:color w:val="000000" w:themeColor="text1"/>
        </w:rPr>
        <w:t>.</w:t>
      </w:r>
      <w:r w:rsidRPr="0434E808">
        <w:rPr>
          <w:rFonts w:eastAsia="Calibri"/>
          <w:color w:val="000000" w:themeColor="text1"/>
        </w:rPr>
        <w:t xml:space="preserve"> We </w:t>
      </w:r>
      <w:r>
        <w:rPr>
          <w:rFonts w:eastAsia="Calibri"/>
          <w:color w:val="000000" w:themeColor="text1"/>
        </w:rPr>
        <w:t xml:space="preserve">suggest </w:t>
      </w:r>
      <w:r w:rsidRPr="0434E808">
        <w:rPr>
          <w:rFonts w:eastAsia="Calibri"/>
          <w:color w:val="000000" w:themeColor="text1"/>
        </w:rPr>
        <w:t xml:space="preserve">that p will be similarly </w:t>
      </w:r>
      <w:r>
        <w:rPr>
          <w:rFonts w:eastAsia="Calibri"/>
          <w:color w:val="000000" w:themeColor="text1"/>
        </w:rPr>
        <w:t>valuable for</w:t>
      </w:r>
      <w:r w:rsidRPr="0434E808">
        <w:rPr>
          <w:rFonts w:eastAsia="Calibri"/>
          <w:color w:val="000000" w:themeColor="text1"/>
        </w:rPr>
        <w:t xml:space="preserve"> understanding general genetic influences, and </w:t>
      </w:r>
      <w:r>
        <w:rPr>
          <w:rFonts w:eastAsia="Calibri"/>
          <w:color w:val="000000" w:themeColor="text1"/>
        </w:rPr>
        <w:t>that isolating the transdiagnostic effects captured by p</w:t>
      </w:r>
      <w:r w:rsidRPr="0434E808">
        <w:rPr>
          <w:rFonts w:eastAsia="Calibri"/>
          <w:color w:val="000000" w:themeColor="text1"/>
        </w:rPr>
        <w:t xml:space="preserve"> will be useful in sharpening research on specific genetic influences</w:t>
      </w:r>
      <w:r>
        <w:rPr>
          <w:rFonts w:eastAsia="Calibri"/>
          <w:color w:val="000000" w:themeColor="text1"/>
        </w:rPr>
        <w:t>, particularly in the context of developmental psychopathology and clinical epidemiological studies</w:t>
      </w:r>
      <w:r w:rsidRPr="0434E808">
        <w:rPr>
          <w:rFonts w:eastAsia="Calibri"/>
          <w:color w:val="000000" w:themeColor="text1"/>
        </w:rPr>
        <w:t xml:space="preserve">. </w:t>
      </w:r>
      <w:r>
        <w:rPr>
          <w:rFonts w:eastAsia="Calibri"/>
          <w:color w:val="000000" w:themeColor="text1"/>
        </w:rPr>
        <w:t xml:space="preserve">Genetic effects that are </w:t>
      </w:r>
      <w:r w:rsidR="003A06C5">
        <w:rPr>
          <w:rFonts w:eastAsia="Calibri"/>
          <w:color w:val="000000" w:themeColor="text1"/>
        </w:rPr>
        <w:t xml:space="preserve">more </w:t>
      </w:r>
      <w:r>
        <w:rPr>
          <w:rFonts w:eastAsia="Calibri"/>
          <w:color w:val="000000" w:themeColor="text1"/>
        </w:rPr>
        <w:t xml:space="preserve">disorder-specific might inform future research into causes and consequences of psychiatric conditions applying causal designs including mendelian randomization and longitudinal models </w:t>
      </w:r>
      <w:r>
        <w:rPr>
          <w:rFonts w:eastAsia="Calibri"/>
          <w:color w:val="000000" w:themeColor="text1"/>
        </w:rPr>
        <w:fldChar w:fldCharType="begin">
          <w:fldData xml:space="preserve">PEVuZE5vdGU+PENpdGU+PEF1dGhvcj5QaW5nYXVsdDwvQXV0aG9yPjxZZWFyPjIwMTY8L1llYXI+
PFJlY051bT41MTY8L1JlY051bT48RGlzcGxheVRleHQ+KDQ0LCA0NS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QaW5nYXVsdDwvQXV0aG9yPjxZZWFyPjIwMTY8L1llYXI+
PFJlY051bT41MTY8L1JlY051bT48RGlzcGxheVRleHQ+KDQ0LCA0NS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65506B">
        <w:rPr>
          <w:rFonts w:eastAsia="Calibri"/>
          <w:noProof/>
          <w:color w:val="000000" w:themeColor="text1"/>
        </w:rPr>
        <w:t>(44, 45)</w:t>
      </w:r>
      <w:r>
        <w:rPr>
          <w:rFonts w:eastAsia="Calibri"/>
          <w:color w:val="000000" w:themeColor="text1"/>
        </w:rPr>
        <w:fldChar w:fldCharType="end"/>
      </w:r>
      <w:r>
        <w:rPr>
          <w:rFonts w:eastAsia="Calibri"/>
          <w:color w:val="000000" w:themeColor="text1"/>
        </w:rPr>
        <w:t xml:space="preserve">. </w:t>
      </w:r>
    </w:p>
    <w:p w14:paraId="7467F82D" w14:textId="77777777" w:rsidR="002E1052" w:rsidRDefault="002E1052" w:rsidP="00B04A58">
      <w:pPr>
        <w:rPr>
          <w:rFonts w:eastAsia="Calibri"/>
          <w:color w:val="000000" w:themeColor="text1"/>
        </w:rPr>
      </w:pPr>
    </w:p>
    <w:p w14:paraId="53A8D80C" w14:textId="13C62068" w:rsidR="002E1052" w:rsidRPr="00464885" w:rsidRDefault="002E1052" w:rsidP="00B04A58">
      <w:pPr>
        <w:rPr>
          <w:rFonts w:eastAsia="Calibri"/>
          <w:color w:val="000000" w:themeColor="text1"/>
        </w:rPr>
      </w:pPr>
      <w:r w:rsidRPr="00F41308">
        <w:rPr>
          <w:rFonts w:eastAsia="Calibri"/>
          <w:color w:val="000000" w:themeColor="text1"/>
        </w:rPr>
        <w:t xml:space="preserve">A further limitation is related to our choice of modelling p as a common factor, given our interest in capturing transdiagnostic genetic effects that could index shared genetic liability across all 11 major psychiatric disorders. Although alternative models have been proposed </w:t>
      </w:r>
      <w:r>
        <w:rPr>
          <w:rFonts w:eastAsia="Calibri"/>
          <w:color w:val="000000" w:themeColor="text1"/>
        </w:rPr>
        <w:fldChar w:fldCharType="begin">
          <w:fldData xml:space="preserve">PEVuZE5vdGU+PENpdGU+PEF1dGhvcj5XYXR0czwvQXV0aG9yPjxZZWFyPjIwMTk8L1llYXI+PFJl
Y051bT41MDQ8L1JlY051bT48RGlzcGxheVRleHQ+KDEwLCAxNywgNDY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65506B" w:rsidRPr="00E42E2D">
        <w:rPr>
          <w:rFonts w:eastAsia="Calibri"/>
          <w:color w:val="000000" w:themeColor="text1"/>
        </w:rPr>
        <w:instrText xml:space="preserve"> ADDIN EN.CITE </w:instrText>
      </w:r>
      <w:r w:rsidR="0065506B" w:rsidRPr="00E42E2D">
        <w:rPr>
          <w:rFonts w:eastAsia="Calibri"/>
          <w:color w:val="000000" w:themeColor="text1"/>
        </w:rPr>
        <w:fldChar w:fldCharType="begin">
          <w:fldData xml:space="preserve">PEVuZE5vdGU+PENpdGU+PEF1dGhvcj5XYXR0czwvQXV0aG9yPjxZZWFyPjIwMTk8L1llYXI+PFJl
Y051bT41MDQ8L1JlY051bT48RGlzcGxheVRleHQ+KDEwLCAxNywgNDY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65506B" w:rsidRPr="00E42E2D">
        <w:rPr>
          <w:rFonts w:eastAsia="Calibri"/>
          <w:color w:val="000000" w:themeColor="text1"/>
        </w:rPr>
        <w:instrText xml:space="preserve"> ADDIN EN.CITE.DATA </w:instrText>
      </w:r>
      <w:r w:rsidR="0065506B" w:rsidRPr="00E42E2D">
        <w:rPr>
          <w:rFonts w:eastAsia="Calibri"/>
          <w:color w:val="000000" w:themeColor="text1"/>
        </w:rPr>
      </w:r>
      <w:r w:rsidR="0065506B" w:rsidRPr="00E42E2D">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65506B">
        <w:rPr>
          <w:rFonts w:eastAsia="Calibri"/>
          <w:noProof/>
          <w:color w:val="000000" w:themeColor="text1"/>
        </w:rPr>
        <w:t>(10, 17, 46)</w:t>
      </w:r>
      <w:r>
        <w:rPr>
          <w:rFonts w:eastAsia="Calibri"/>
          <w:color w:val="000000" w:themeColor="text1"/>
        </w:rPr>
        <w:fldChar w:fldCharType="end"/>
      </w:r>
      <w:r w:rsidRPr="00F41308">
        <w:rPr>
          <w:rFonts w:eastAsia="Calibri"/>
          <w:color w:val="000000" w:themeColor="text1"/>
        </w:rPr>
        <w:t xml:space="preserve"> </w:t>
      </w:r>
      <w:r w:rsidRPr="00F41308">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00000000">
        <w:rPr>
          <w:rFonts w:eastAsia="Calibri"/>
          <w:color w:val="000000" w:themeColor="text1"/>
        </w:rPr>
      </w:r>
      <w:r w:rsidR="00000000">
        <w:rPr>
          <w:rFonts w:eastAsia="Calibri"/>
          <w:color w:val="000000" w:themeColor="text1"/>
        </w:rPr>
        <w:fldChar w:fldCharType="separate"/>
      </w:r>
      <w:r w:rsidRPr="00F41308">
        <w:rPr>
          <w:rFonts w:eastAsia="Calibri"/>
          <w:color w:val="000000" w:themeColor="text1"/>
        </w:rPr>
        <w:fldChar w:fldCharType="end"/>
      </w:r>
      <w:r w:rsidRPr="00F41308">
        <w:rPr>
          <w:rFonts w:eastAsia="Calibri"/>
          <w:color w:val="000000" w:themeColor="text1"/>
        </w:rPr>
        <w:t xml:space="preserve">different statistical approaches to modelling p were found to lead to similar estimates </w:t>
      </w:r>
      <w:r>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4A44AD">
        <w:rPr>
          <w:rFonts w:eastAsia="Calibri"/>
          <w:noProof/>
          <w:color w:val="000000" w:themeColor="text1"/>
        </w:rPr>
        <w:t>(17)</w:t>
      </w:r>
      <w:r>
        <w:rPr>
          <w:rFonts w:eastAsia="Calibri"/>
          <w:color w:val="000000" w:themeColor="text1"/>
        </w:rPr>
        <w:fldChar w:fldCharType="end"/>
      </w:r>
      <w:r w:rsidRPr="00F41308">
        <w:rPr>
          <w:rFonts w:eastAsia="Calibri"/>
          <w:color w:val="000000" w:themeColor="text1"/>
        </w:rPr>
        <w:t>. Relatedly, we allowed our indicators to load f</w:t>
      </w:r>
      <w:r w:rsidR="333FF35F" w:rsidRPr="00F41308">
        <w:rPr>
          <w:rFonts w:eastAsia="Calibri"/>
          <w:color w:val="000000" w:themeColor="text1"/>
        </w:rPr>
        <w:t>r</w:t>
      </w:r>
      <w:r w:rsidRPr="00F41308">
        <w:rPr>
          <w:rFonts w:eastAsia="Calibri"/>
          <w:color w:val="000000" w:themeColor="text1"/>
        </w:rPr>
        <w:t xml:space="preserve">eely onto the common factor, as such, some disorders (e.g., ANX, MDD and PTSD) contributed more than others to the general factor (e.g., OCD and AN). A model </w:t>
      </w:r>
      <w:r>
        <w:rPr>
          <w:rFonts w:eastAsia="Calibri"/>
          <w:color w:val="000000" w:themeColor="text1"/>
        </w:rPr>
        <w:t>in which</w:t>
      </w:r>
      <w:r w:rsidRPr="00F41308">
        <w:rPr>
          <w:rFonts w:eastAsia="Calibri"/>
          <w:color w:val="000000" w:themeColor="text1"/>
        </w:rPr>
        <w:t xml:space="preserve"> all indicators are restricted to contribute the same amount of variance to the general factor would likely have led to different results, although arguably it would have provided </w:t>
      </w:r>
      <w:r>
        <w:rPr>
          <w:rFonts w:eastAsia="Calibri"/>
          <w:color w:val="000000" w:themeColor="text1"/>
        </w:rPr>
        <w:t xml:space="preserve">a </w:t>
      </w:r>
      <w:r w:rsidRPr="00F41308">
        <w:rPr>
          <w:rFonts w:eastAsia="Calibri"/>
          <w:color w:val="000000" w:themeColor="text1"/>
        </w:rPr>
        <w:t>poor</w:t>
      </w:r>
      <w:r>
        <w:rPr>
          <w:rFonts w:eastAsia="Calibri"/>
          <w:color w:val="000000" w:themeColor="text1"/>
        </w:rPr>
        <w:t>er</w:t>
      </w:r>
      <w:r w:rsidRPr="00F41308">
        <w:rPr>
          <w:rFonts w:eastAsia="Calibri"/>
          <w:color w:val="000000" w:themeColor="text1"/>
        </w:rPr>
        <w:t xml:space="preserve"> account of transdiagnostic effects in psychopathology. </w:t>
      </w:r>
      <w:r w:rsidRPr="00BE79B6">
        <w:rPr>
          <w:rFonts w:eastAsia="Calibri"/>
          <w:color w:val="000000" w:themeColor="text1"/>
        </w:rPr>
        <w:t xml:space="preserve">It </w:t>
      </w:r>
      <w:r w:rsidRPr="005E1A50">
        <w:rPr>
          <w:rFonts w:eastAsia="Calibri"/>
          <w:color w:val="000000" w:themeColor="text1"/>
        </w:rPr>
        <w:t>should al</w:t>
      </w:r>
      <w:r>
        <w:rPr>
          <w:rFonts w:eastAsia="Calibri"/>
          <w:color w:val="000000" w:themeColor="text1"/>
        </w:rPr>
        <w:t>so</w:t>
      </w:r>
      <w:r w:rsidRPr="005E1A50">
        <w:rPr>
          <w:rFonts w:eastAsia="Calibri"/>
          <w:color w:val="000000" w:themeColor="text1"/>
        </w:rPr>
        <w:t xml:space="preserve"> be noted that, while general factor models can fit psychopathological data, alternative explanations have been proposed, most notably network models </w:t>
      </w:r>
      <w:r>
        <w:rPr>
          <w:rFonts w:eastAsia="Calibri"/>
          <w:color w:val="000000" w:themeColor="text1"/>
        </w:rPr>
        <w:fldChar w:fldCharType="begin"/>
      </w:r>
      <w:r w:rsidR="0065506B">
        <w:rPr>
          <w:rFonts w:eastAsia="Calibri"/>
          <w:color w:val="000000" w:themeColor="text1"/>
        </w:rPr>
        <w:instrText xml:space="preserve"> ADDIN EN.CITE &lt;EndNote&gt;&lt;Cite&gt;&lt;Author&gt;van Bork&lt;/Author&gt;&lt;Year&gt;2017&lt;/Year&gt;&lt;RecNum&gt;512&lt;/RecNum&gt;&lt;DisplayText&gt;(47)&lt;/DisplayText&gt;&lt;record&gt;&lt;rec-number&gt;512&lt;/rec-number&gt;&lt;foreign-keys&gt;&lt;key app="EN" db-id="tp5va2a9wfxxeherxr25evea90w255pwxw9t" timestamp="1713732748" guid="557d0692-1e52-4299-9ec4-fae9b3459e0b"&gt;512&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Pr>
          <w:rFonts w:eastAsia="Calibri"/>
          <w:color w:val="000000" w:themeColor="text1"/>
        </w:rPr>
        <w:fldChar w:fldCharType="separate"/>
      </w:r>
      <w:r w:rsidR="0065506B">
        <w:rPr>
          <w:rFonts w:eastAsia="Calibri"/>
          <w:noProof/>
          <w:color w:val="000000" w:themeColor="text1"/>
        </w:rPr>
        <w:t>(47)</w:t>
      </w:r>
      <w:r>
        <w:rPr>
          <w:rFonts w:eastAsia="Calibri"/>
          <w:color w:val="000000" w:themeColor="text1"/>
        </w:rPr>
        <w:fldChar w:fldCharType="end"/>
      </w:r>
      <w:r w:rsidRPr="005E1A50">
        <w:rPr>
          <w:rFonts w:eastAsia="Calibri"/>
          <w:color w:val="000000" w:themeColor="text1"/>
        </w:rPr>
        <w:t>.</w:t>
      </w:r>
      <w:r>
        <w:rPr>
          <w:rFonts w:eastAsia="Calibri"/>
          <w:color w:val="000000" w:themeColor="text1"/>
        </w:rPr>
        <w:t xml:space="preserve"> </w:t>
      </w:r>
    </w:p>
    <w:p w14:paraId="0F752E63" w14:textId="77777777" w:rsidR="002E1052" w:rsidRPr="00464885" w:rsidRDefault="002E1052" w:rsidP="002E1052">
      <w:pPr>
        <w:spacing w:beforeLines="20" w:before="48" w:line="288" w:lineRule="exact"/>
        <w:rPr>
          <w:rFonts w:eastAsia="Calibri" w:cstheme="minorHAnsi"/>
          <w:color w:val="000000" w:themeColor="text1"/>
        </w:rPr>
      </w:pPr>
    </w:p>
    <w:p w14:paraId="028B424E" w14:textId="52FD39EB" w:rsidR="002E1052" w:rsidRPr="0097423F" w:rsidRDefault="002E1052" w:rsidP="00B04A58">
      <w:pPr>
        <w:rPr>
          <w:rFonts w:cstheme="minorHAnsi"/>
        </w:rPr>
      </w:pPr>
      <w:r w:rsidRPr="0434E808">
        <w:rPr>
          <w:rFonts w:eastAsia="Calibri"/>
          <w:color w:val="000000" w:themeColor="text1"/>
        </w:rPr>
        <w:t xml:space="preserve">Other limitations are general issues in GWA research. </w:t>
      </w:r>
      <w:r w:rsidRPr="003A06C5">
        <w:rPr>
          <w:rFonts w:eastAsia="Calibri"/>
          <w:color w:val="000000" w:themeColor="text1"/>
        </w:rPr>
        <w:t xml:space="preserve">For example, the GWA studies </w:t>
      </w:r>
      <w:r w:rsidR="003A06C5" w:rsidRPr="003A06C5">
        <w:rPr>
          <w:rFonts w:eastAsia="Calibri"/>
          <w:color w:val="000000" w:themeColor="text1"/>
        </w:rPr>
        <w:t xml:space="preserve">used here </w:t>
      </w:r>
      <w:r w:rsidRPr="003A06C5">
        <w:rPr>
          <w:rFonts w:eastAsia="Calibri"/>
          <w:color w:val="000000" w:themeColor="text1"/>
        </w:rPr>
        <w:t>are limited to individuals of European ancestry,</w:t>
      </w:r>
      <w:r w:rsidRPr="0434E808">
        <w:rPr>
          <w:rFonts w:eastAsia="Calibri"/>
          <w:color w:val="000000" w:themeColor="text1"/>
        </w:rPr>
        <w:t xml:space="preserve"> </w:t>
      </w:r>
      <w:r w:rsidR="003A06C5">
        <w:rPr>
          <w:rFonts w:eastAsia="Calibri"/>
          <w:color w:val="000000" w:themeColor="text1"/>
        </w:rPr>
        <w:t xml:space="preserve">limiting generalizability of </w:t>
      </w:r>
      <w:r w:rsidRPr="0434E808">
        <w:rPr>
          <w:rFonts w:eastAsia="Calibri"/>
          <w:color w:val="000000" w:themeColor="text1"/>
        </w:rPr>
        <w:t xml:space="preserve">the results </w:t>
      </w:r>
      <w:r>
        <w:rPr>
          <w:rFonts w:eastAsia="Calibri"/>
          <w:color w:val="000000" w:themeColor="text1"/>
        </w:rPr>
        <w:fldChar w:fldCharType="begin">
          <w:fldData xml:space="preserve">PEVuZE5vdGU+PENpdGU+PEF1dGhvcj5UdXJsZXk8L0F1dGhvcj48WWVhcj4yMDIxPC9ZZWFyPjxS
ZWNOdW0+NDc2PC9SZWNOdW0+PERpc3BsYXlUZXh0Pig0OCwgNDk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65506B" w:rsidRPr="00E42E2D">
        <w:rPr>
          <w:rFonts w:eastAsia="Calibri"/>
          <w:color w:val="000000" w:themeColor="text1"/>
        </w:rPr>
        <w:instrText xml:space="preserve"> ADDIN EN.CITE </w:instrText>
      </w:r>
      <w:r w:rsidR="0065506B" w:rsidRPr="00E42E2D">
        <w:rPr>
          <w:rFonts w:eastAsia="Calibri"/>
          <w:color w:val="000000" w:themeColor="text1"/>
        </w:rPr>
        <w:fldChar w:fldCharType="begin">
          <w:fldData xml:space="preserve">PEVuZE5vdGU+PENpdGU+PEF1dGhvcj5UdXJsZXk8L0F1dGhvcj48WWVhcj4yMDIxPC9ZZWFyPjxS
ZWNOdW0+NDc2PC9SZWNOdW0+PERpc3BsYXlUZXh0Pig0OCwgNDk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65506B" w:rsidRPr="00E42E2D">
        <w:rPr>
          <w:rFonts w:eastAsia="Calibri"/>
          <w:color w:val="000000" w:themeColor="text1"/>
        </w:rPr>
        <w:instrText xml:space="preserve"> ADDIN EN.CITE.DATA </w:instrText>
      </w:r>
      <w:r w:rsidR="0065506B" w:rsidRPr="00E42E2D">
        <w:rPr>
          <w:rFonts w:eastAsia="Calibri"/>
          <w:color w:val="000000" w:themeColor="text1"/>
        </w:rPr>
      </w:r>
      <w:r w:rsidR="0065506B" w:rsidRPr="00E42E2D">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65506B">
        <w:rPr>
          <w:rFonts w:eastAsia="Calibri"/>
          <w:noProof/>
          <w:color w:val="000000" w:themeColor="text1"/>
        </w:rPr>
        <w:t>(48, 49)</w:t>
      </w:r>
      <w:r>
        <w:rPr>
          <w:rFonts w:eastAsia="Calibri"/>
          <w:color w:val="000000" w:themeColor="text1"/>
        </w:rPr>
        <w:fldChar w:fldCharType="end"/>
      </w:r>
      <w:r w:rsidRPr="0434E808">
        <w:rPr>
          <w:rFonts w:eastAsia="Calibri"/>
          <w:color w:val="000000" w:themeColor="text1"/>
        </w:rPr>
        <w:t>. In addition, the contributing GWA studies are meta-analyses of different cohorts</w:t>
      </w:r>
      <w:r w:rsidR="003A06C5">
        <w:rPr>
          <w:rFonts w:eastAsia="Calibri"/>
          <w:color w:val="000000" w:themeColor="text1"/>
        </w:rPr>
        <w:t xml:space="preserve">, potentially introducing </w:t>
      </w:r>
      <w:r w:rsidRPr="0434E808">
        <w:rPr>
          <w:rFonts w:eastAsia="Calibri"/>
          <w:color w:val="000000" w:themeColor="text1"/>
        </w:rPr>
        <w:t xml:space="preserve">heterogeneity that cannot be fully quantified. </w:t>
      </w:r>
      <w:r w:rsidR="003A06C5">
        <w:rPr>
          <w:rFonts w:eastAsia="Calibri"/>
          <w:color w:val="000000" w:themeColor="text1"/>
        </w:rPr>
        <w:t>Additionally</w:t>
      </w:r>
      <w:r>
        <w:rPr>
          <w:rFonts w:eastAsia="Calibri"/>
          <w:color w:val="000000" w:themeColor="text1"/>
        </w:rPr>
        <w:t>,</w:t>
      </w:r>
      <w:r w:rsidRPr="0434E808">
        <w:rPr>
          <w:rFonts w:eastAsia="Calibri"/>
          <w:color w:val="000000" w:themeColor="text1"/>
        </w:rPr>
        <w:t xml:space="preserve"> </w:t>
      </w:r>
      <w:r w:rsidR="003A06C5">
        <w:rPr>
          <w:rFonts w:eastAsia="Calibri"/>
          <w:color w:val="000000" w:themeColor="text1"/>
        </w:rPr>
        <w:t xml:space="preserve">issues like </w:t>
      </w:r>
      <w:r w:rsidRPr="0434E808">
        <w:rPr>
          <w:rFonts w:eastAsia="Calibri"/>
          <w:color w:val="000000" w:themeColor="text1"/>
        </w:rPr>
        <w:t xml:space="preserve">cross-trait assortative mating </w:t>
      </w:r>
      <w:r w:rsidRPr="0434E808">
        <w:rPr>
          <w:rFonts w:eastAsia="Calibri"/>
          <w:color w:val="000000" w:themeColor="text1"/>
        </w:rPr>
        <w:fldChar w:fldCharType="begin">
          <w:fldData xml:space="preserve">PEVuZE5vdGU+PENpdGU+PEF1dGhvcj5Cb3JkZXI8L0F1dGhvcj48WWVhcj4yMDIyPC9ZZWFyPjxS
ZWNOdW0+NTQwPC9SZWNOdW0+PERpc3BsYXlUZXh0Pig1MC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Cb3JkZXI8L0F1dGhvcj48WWVhcj4yMDIyPC9ZZWFyPjxS
ZWNOdW0+NTQwPC9SZWNOdW0+PERpc3BsYXlUZXh0Pig1MC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50)</w:t>
      </w:r>
      <w:r w:rsidRPr="0434E808">
        <w:rPr>
          <w:rFonts w:eastAsia="Calibri"/>
          <w:color w:val="000000" w:themeColor="text1"/>
        </w:rPr>
        <w:fldChar w:fldCharType="end"/>
      </w:r>
      <w:r w:rsidRPr="0434E808">
        <w:rPr>
          <w:rFonts w:eastAsia="Calibri"/>
          <w:color w:val="000000" w:themeColor="text1"/>
        </w:rPr>
        <w:t xml:space="preserve"> and population stratification </w:t>
      </w:r>
      <w:r w:rsidRPr="0434E808">
        <w:rPr>
          <w:rFonts w:eastAsia="Calibri"/>
          <w:color w:val="000000" w:themeColor="text1"/>
        </w:rPr>
        <w:fldChar w:fldCharType="begin">
          <w:fldData xml:space="preserve">PEVuZE5vdGU+PENpdGU+PEF1dGhvcj5Ob3ZlbWJyZTwvQXV0aG9yPjxZZWFyPjIwMDg8L1llYXI+
PFJlY051bT41Mzk8L1JlY051bT48RGlzcGxheVRleHQ+KDUx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Ob3ZlbWJyZTwvQXV0aG9yPjxZZWFyPjIwMDg8L1llYXI+
PFJlY051bT41Mzk8L1JlY051bT48RGlzcGxheVRleHQ+KDUx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51)</w:t>
      </w:r>
      <w:r w:rsidRPr="0434E808">
        <w:rPr>
          <w:rFonts w:eastAsia="Calibri"/>
          <w:color w:val="000000" w:themeColor="text1"/>
        </w:rPr>
        <w:fldChar w:fldCharType="end"/>
      </w:r>
      <w:r w:rsidR="003A06C5">
        <w:rPr>
          <w:rFonts w:eastAsia="Calibri"/>
          <w:color w:val="000000" w:themeColor="text1"/>
        </w:rPr>
        <w:t xml:space="preserve"> may affect the results.</w:t>
      </w:r>
    </w:p>
    <w:p w14:paraId="337B5665" w14:textId="77777777" w:rsidR="002E1052" w:rsidRDefault="002E1052" w:rsidP="00B04A58">
      <w:pPr>
        <w:rPr>
          <w:rFonts w:cstheme="minorHAnsi"/>
        </w:rPr>
      </w:pPr>
      <w:r w:rsidRPr="00464885">
        <w:rPr>
          <w:rFonts w:eastAsia="Calibri" w:cstheme="minorHAnsi"/>
          <w:color w:val="000000" w:themeColor="text1"/>
        </w:rPr>
        <w:lastRenderedPageBreak/>
        <w:t xml:space="preserve">In conclusion, our results show that isolating </w:t>
      </w:r>
      <w:r>
        <w:rPr>
          <w:rFonts w:eastAsia="Calibri" w:cstheme="minorHAnsi"/>
          <w:color w:val="000000" w:themeColor="text1"/>
        </w:rPr>
        <w:t>transdiagnostic effects</w:t>
      </w:r>
      <w:r w:rsidRPr="00464885">
        <w:rPr>
          <w:rFonts w:eastAsia="Calibri" w:cstheme="minorHAnsi"/>
          <w:color w:val="000000" w:themeColor="text1"/>
        </w:rPr>
        <w:t xml:space="preserve"> from major psychiatric disorders provides </w:t>
      </w:r>
      <w:r>
        <w:rPr>
          <w:rFonts w:eastAsia="Calibri" w:cstheme="minorHAnsi"/>
          <w:color w:val="000000" w:themeColor="text1"/>
        </w:rPr>
        <w:t xml:space="preserve">novel insight into </w:t>
      </w:r>
      <w:r w:rsidRPr="00464885">
        <w:rPr>
          <w:rFonts w:eastAsia="Calibri" w:cstheme="minorHAnsi"/>
          <w:color w:val="000000" w:themeColor="text1"/>
        </w:rPr>
        <w:t xml:space="preserve">disorder-specific genetic architecture </w:t>
      </w:r>
      <w:r>
        <w:rPr>
          <w:rFonts w:eastAsia="Calibri" w:cstheme="minorHAnsi"/>
          <w:color w:val="000000" w:themeColor="text1"/>
        </w:rPr>
        <w:t xml:space="preserve">by providing. </w:t>
      </w:r>
      <w:r w:rsidRPr="00464885">
        <w:rPr>
          <w:rFonts w:eastAsia="Calibri" w:cstheme="minorHAnsi"/>
          <w:color w:val="000000" w:themeColor="text1"/>
        </w:rPr>
        <w:t>a more precise understanding of</w:t>
      </w:r>
      <w:r>
        <w:rPr>
          <w:rFonts w:eastAsia="Calibri" w:cstheme="minorHAnsi"/>
          <w:color w:val="000000" w:themeColor="text1"/>
        </w:rPr>
        <w:t xml:space="preserve"> comorbidities and co-occurrences in psychopathology</w:t>
      </w:r>
      <w:r w:rsidRPr="00464885">
        <w:rPr>
          <w:rFonts w:eastAsia="Calibri" w:cstheme="minorHAnsi"/>
          <w:color w:val="000000" w:themeColor="text1"/>
        </w:rPr>
        <w:t xml:space="preserve">. Until </w:t>
      </w:r>
      <w:r>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Pr>
          <w:rFonts w:eastAsia="Calibri" w:cstheme="minorHAnsi"/>
          <w:color w:val="000000" w:themeColor="text1"/>
        </w:rPr>
        <w:t xml:space="preserve">and the </w:t>
      </w:r>
      <w:r w:rsidRPr="00464885">
        <w:rPr>
          <w:rFonts w:eastAsia="Calibri" w:cstheme="minorHAnsi"/>
          <w:color w:val="000000" w:themeColor="text1"/>
        </w:rPr>
        <w:t>genetic architecture of psychopathology</w:t>
      </w:r>
      <w:r>
        <w:rPr>
          <w:rFonts w:eastAsia="Calibri" w:cstheme="minorHAnsi"/>
          <w:color w:val="000000" w:themeColor="text1"/>
        </w:rPr>
        <w:t xml:space="preserve"> is achieved</w:t>
      </w:r>
      <w:r w:rsidRPr="00464885">
        <w:rPr>
          <w:rFonts w:eastAsia="Calibri" w:cstheme="minorHAnsi"/>
          <w:color w:val="000000" w:themeColor="text1"/>
        </w:rPr>
        <w:t xml:space="preserve">, </w:t>
      </w:r>
      <w:r>
        <w:rPr>
          <w:rFonts w:eastAsia="Calibri" w:cstheme="minorHAnsi"/>
          <w:color w:val="000000" w:themeColor="text1"/>
        </w:rPr>
        <w:t>isolating p from</w:t>
      </w:r>
      <w:r w:rsidRPr="00464885">
        <w:rPr>
          <w:rFonts w:eastAsia="Calibri" w:cstheme="minorHAnsi"/>
          <w:color w:val="000000" w:themeColor="text1"/>
        </w:rPr>
        <w:t xml:space="preserve"> diagnostic categories will sharpen genetic research by focusing on disorder-specific genetic</w:t>
      </w:r>
      <w:r>
        <w:rPr>
          <w:rFonts w:eastAsia="Calibri" w:cstheme="minorHAnsi"/>
          <w:color w:val="000000" w:themeColor="text1"/>
        </w:rPr>
        <w:t xml:space="preserve"> effects</w:t>
      </w:r>
      <w:r w:rsidRPr="00464885">
        <w:rPr>
          <w:rFonts w:eastAsia="Calibri" w:cstheme="minorHAnsi"/>
          <w:color w:val="000000" w:themeColor="text1"/>
        </w:rPr>
        <w:t>.</w:t>
      </w:r>
    </w:p>
    <w:p w14:paraId="6C4399B4" w14:textId="328432A4" w:rsidR="24ED4993" w:rsidRPr="00464885" w:rsidRDefault="24ED4993" w:rsidP="00EE3AE1">
      <w:pPr>
        <w:spacing w:beforeLines="20" w:before="48" w:line="288" w:lineRule="exact"/>
        <w:rPr>
          <w:rFonts w:eastAsia="Calibri" w:cstheme="minorHAnsi"/>
        </w:rPr>
      </w:pPr>
    </w:p>
    <w:p w14:paraId="5B37CB7E" w14:textId="77777777" w:rsidR="00126873" w:rsidRPr="00464885" w:rsidRDefault="00126873">
      <w:pPr>
        <w:rPr>
          <w:rFonts w:cstheme="minorHAnsi"/>
          <w:b/>
          <w:bCs/>
        </w:rPr>
      </w:pPr>
    </w:p>
    <w:p w14:paraId="585D2FBB" w14:textId="77777777" w:rsidR="00AF1D5C" w:rsidRPr="001C3C6F" w:rsidRDefault="00AF1D5C" w:rsidP="001273DC">
      <w:pPr>
        <w:pStyle w:val="Heading1"/>
      </w:pPr>
      <w:r w:rsidRPr="001C3C6F">
        <w:t>Acknowledgements</w:t>
      </w:r>
    </w:p>
    <w:p w14:paraId="4C755400" w14:textId="629BE923" w:rsidR="00AF1D5C" w:rsidRPr="00EE3451" w:rsidRDefault="00AF1D5C" w:rsidP="00EE3451">
      <w:pPr>
        <w:rPr>
          <w:lang w:val="en-US"/>
        </w:rPr>
      </w:pPr>
      <w:r w:rsidRPr="00EE3451">
        <w:rPr>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E3451">
        <w:rPr>
          <w:lang w:val="en-US"/>
        </w:rPr>
        <w:t>Behavioural</w:t>
      </w:r>
      <w:proofErr w:type="spellEnd"/>
      <w:r w:rsidRPr="00EE3451">
        <w:rPr>
          <w:lang w:val="en-US"/>
        </w:rPr>
        <w:t xml:space="preserve"> Sciences at Queen Mary University of London. We would like to thank Jonathan Coleman for </w:t>
      </w:r>
      <w:r w:rsidR="49C5FB32" w:rsidRPr="00EE3451">
        <w:rPr>
          <w:lang w:val="en-US"/>
        </w:rPr>
        <w:t>sharing the scripts used to apply block-jackknife correction, which were wr</w:t>
      </w:r>
      <w:r w:rsidR="797ABA0C" w:rsidRPr="00EE3451">
        <w:rPr>
          <w:lang w:val="en-US"/>
        </w:rPr>
        <w:t xml:space="preserve">itten by </w:t>
      </w:r>
      <w:proofErr w:type="spellStart"/>
      <w:r w:rsidR="797ABA0C" w:rsidRPr="00EE3451">
        <w:rPr>
          <w:rFonts w:eastAsia="Segoe UI"/>
          <w:color w:val="242424"/>
          <w:lang w:val="en-US"/>
        </w:rPr>
        <w:t>Héléna</w:t>
      </w:r>
      <w:proofErr w:type="spellEnd"/>
      <w:r w:rsidR="797ABA0C" w:rsidRPr="00EE3451">
        <w:rPr>
          <w:rFonts w:eastAsia="Segoe UI"/>
          <w:color w:val="242424"/>
          <w:lang w:val="en-US"/>
        </w:rPr>
        <w:t xml:space="preserve"> Gaspar and Christopher Hübel.</w:t>
      </w:r>
    </w:p>
    <w:p w14:paraId="6A9DF0FE" w14:textId="0C154041" w:rsidR="00AF1D5C" w:rsidRPr="00AF1D5C" w:rsidRDefault="00AF1D5C" w:rsidP="00AF1D5C">
      <w:pPr>
        <w:pStyle w:val="Heading1"/>
        <w:rPr>
          <w:lang w:val="en-US"/>
        </w:rPr>
      </w:pPr>
      <w:r>
        <w:rPr>
          <w:lang w:val="en-US"/>
        </w:rPr>
        <w:t>Conflict of Interest</w:t>
      </w:r>
    </w:p>
    <w:p w14:paraId="4C2462B5" w14:textId="77777777" w:rsidR="00AF1D5C" w:rsidRPr="00AF1D5C" w:rsidRDefault="00AF1D5C" w:rsidP="00AF1D5C">
      <w:pPr>
        <w:rPr>
          <w:lang w:val="en-US"/>
        </w:rPr>
      </w:pPr>
      <w:r w:rsidRPr="00AF1D5C">
        <w:rPr>
          <w:lang w:val="en-US"/>
        </w:rPr>
        <w:t>The authors declare no conflict of interest.</w:t>
      </w:r>
    </w:p>
    <w:p w14:paraId="2AEBAA5F" w14:textId="77777777" w:rsidR="00AF1D5C" w:rsidRPr="00AF1D5C" w:rsidRDefault="00AF1D5C" w:rsidP="00AF1D5C">
      <w:pPr>
        <w:rPr>
          <w:lang w:val="en-US"/>
        </w:rPr>
      </w:pPr>
    </w:p>
    <w:p w14:paraId="2DF3D894" w14:textId="77777777" w:rsidR="00AF1D5C" w:rsidRPr="00AF1D5C" w:rsidRDefault="00AF1D5C" w:rsidP="00AF1D5C">
      <w:pPr>
        <w:pStyle w:val="Heading1"/>
        <w:rPr>
          <w:lang w:val="en-US"/>
        </w:rPr>
      </w:pPr>
      <w:r w:rsidRPr="00AF1D5C">
        <w:rPr>
          <w:lang w:val="en-US"/>
        </w:rPr>
        <w:t>Contributions</w:t>
      </w:r>
    </w:p>
    <w:p w14:paraId="7EC865FA" w14:textId="67CB765D" w:rsidR="00AF1D5C" w:rsidRPr="00AF1D5C" w:rsidRDefault="00AF1D5C" w:rsidP="00AF1D5C">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contributions from M.M.</w:t>
      </w:r>
      <w:r>
        <w:rPr>
          <w:lang w:val="en-US"/>
        </w:rPr>
        <w:t xml:space="preserve"> and</w:t>
      </w:r>
      <w:r w:rsidRPr="00AF1D5C">
        <w:rPr>
          <w:lang w:val="en-US"/>
        </w:rPr>
        <w:t xml:space="preserve"> </w:t>
      </w:r>
      <w:proofErr w:type="gramStart"/>
      <w:r w:rsidRPr="00AF1D5C">
        <w:rPr>
          <w:lang w:val="en-US"/>
        </w:rPr>
        <w:t>A.G.A.</w:t>
      </w:r>
      <w:r>
        <w:rPr>
          <w:lang w:val="en-US"/>
        </w:rPr>
        <w:t>.</w:t>
      </w:r>
      <w:proofErr w:type="gramEnd"/>
      <w:r>
        <w:rPr>
          <w:lang w:val="en-US"/>
        </w:rPr>
        <w:t xml:space="preserve"> E.K., W.L., R.P. and M.M. </w:t>
      </w:r>
      <w:r w:rsidRPr="00AF1D5C">
        <w:rPr>
          <w:lang w:val="en-US"/>
        </w:rPr>
        <w:t>wrote the paper with contributions from K.R</w:t>
      </w:r>
      <w:r w:rsidRPr="1BD745F9">
        <w:rPr>
          <w:lang w:val="en-US"/>
        </w:rPr>
        <w:t>.</w:t>
      </w:r>
      <w:r w:rsidR="36D45CB9" w:rsidRPr="1BD745F9">
        <w:rPr>
          <w:lang w:val="en-US"/>
        </w:rPr>
        <w:t>,</w:t>
      </w:r>
      <w:r w:rsidR="36D45CB9" w:rsidRPr="61CA4E48">
        <w:rPr>
          <w:lang w:val="en-US"/>
        </w:rPr>
        <w:t xml:space="preserve"> </w:t>
      </w:r>
      <w:r w:rsidRPr="1BD745F9">
        <w:rPr>
          <w:lang w:val="en-US"/>
        </w:rPr>
        <w:t>A</w:t>
      </w:r>
      <w:r w:rsidRPr="00AF1D5C">
        <w:rPr>
          <w:lang w:val="en-US"/>
        </w:rPr>
        <w:t>.G.</w:t>
      </w:r>
      <w:r>
        <w:rPr>
          <w:lang w:val="en-US"/>
        </w:rPr>
        <w:t>A</w:t>
      </w:r>
      <w:r w:rsidRPr="61CA4E48">
        <w:rPr>
          <w:lang w:val="en-US"/>
        </w:rPr>
        <w:t>.</w:t>
      </w:r>
      <w:r w:rsidR="477409BA" w:rsidRPr="61CA4E48">
        <w:rPr>
          <w:lang w:val="en-US"/>
        </w:rPr>
        <w:t>,</w:t>
      </w:r>
      <w:r w:rsidRPr="00AF1D5C">
        <w:rPr>
          <w:lang w:val="en-US"/>
        </w:rPr>
        <w:t xml:space="preserve"> </w:t>
      </w:r>
      <w:r w:rsidR="477409BA" w:rsidRPr="532E724E">
        <w:rPr>
          <w:lang w:val="en-US"/>
        </w:rPr>
        <w:t>and T.C.</w:t>
      </w:r>
      <w:r w:rsidR="477409BA" w:rsidRPr="2D5ADC9C">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14:paraId="1630FB61" w14:textId="77777777" w:rsidR="00AF1D5C" w:rsidRDefault="00AF1D5C" w:rsidP="00AF1D5C">
      <w:pPr>
        <w:rPr>
          <w:lang w:val="en-US"/>
        </w:rPr>
      </w:pPr>
    </w:p>
    <w:p w14:paraId="68FD1B35" w14:textId="7A0E6B22" w:rsidR="00AF1D5C" w:rsidRPr="00AF1D5C" w:rsidRDefault="00AF1D5C" w:rsidP="00AF1D5C">
      <w:pPr>
        <w:pStyle w:val="Heading1"/>
        <w:rPr>
          <w:lang w:val="en-US"/>
        </w:rPr>
      </w:pPr>
      <w:r w:rsidRPr="00AF1D5C">
        <w:rPr>
          <w:lang w:val="en-US"/>
        </w:rPr>
        <w:t>Code availability</w:t>
      </w:r>
    </w:p>
    <w:p w14:paraId="167D6252" w14:textId="792CB3EB" w:rsidR="00D4295B" w:rsidRPr="0051368E" w:rsidRDefault="00AF1D5C" w:rsidP="0051368E">
      <w:pPr>
        <w:rPr>
          <w:lang w:val="en-US"/>
        </w:rPr>
      </w:pPr>
      <w:r w:rsidRPr="00AF1D5C">
        <w:rPr>
          <w:lang w:val="en-US"/>
        </w:rPr>
        <w:t xml:space="preserve">Code will be available at  </w:t>
      </w:r>
      <w:hyperlink r:id="rId22" w:history="1">
        <w:r w:rsidR="0051368E" w:rsidRPr="00706C3C">
          <w:rPr>
            <w:rStyle w:val="Hyperlink"/>
            <w:lang w:val="en-US"/>
          </w:rPr>
          <w:t>https://github.com/CoDEresearchlab</w:t>
        </w:r>
      </w:hyperlink>
      <w:r w:rsidR="0051368E">
        <w:rPr>
          <w:lang w:val="en-US"/>
        </w:rPr>
        <w:t xml:space="preserve"> </w:t>
      </w:r>
      <w:r w:rsidRPr="00AF1D5C">
        <w:rPr>
          <w:lang w:val="en-US"/>
        </w:rPr>
        <w:t>upon publication. Ahead of publication we will make the code available upon request.</w:t>
      </w:r>
    </w:p>
    <w:p w14:paraId="21B72EE5" w14:textId="77777777" w:rsidR="001273DC" w:rsidRDefault="001273DC" w:rsidP="00DA4CE9">
      <w:pPr>
        <w:pStyle w:val="Heading1"/>
        <w:rPr>
          <w:rFonts w:asciiTheme="minorHAnsi" w:hAnsiTheme="minorHAnsi" w:cstheme="minorHAnsi"/>
        </w:rPr>
      </w:pPr>
    </w:p>
    <w:p w14:paraId="31917769" w14:textId="2153AA40" w:rsidR="00706259" w:rsidRDefault="00706259" w:rsidP="00DA4CE9">
      <w:pPr>
        <w:pStyle w:val="Heading1"/>
        <w:rPr>
          <w:rFonts w:asciiTheme="minorHAnsi" w:hAnsiTheme="minorHAnsi" w:cstheme="minorHAnsi"/>
        </w:rPr>
      </w:pPr>
      <w:r w:rsidRPr="00464885">
        <w:rPr>
          <w:rFonts w:asciiTheme="minorHAnsi" w:hAnsiTheme="minorHAnsi" w:cstheme="minorHAnsi"/>
        </w:rPr>
        <w:t>References</w:t>
      </w:r>
    </w:p>
    <w:p w14:paraId="12B2680F" w14:textId="66AED108" w:rsidR="00F506FC" w:rsidRPr="00F506FC" w:rsidRDefault="00F506FC" w:rsidP="00D4295B"/>
    <w:p w14:paraId="042AE863" w14:textId="77777777" w:rsidR="0065506B" w:rsidRPr="0065506B" w:rsidRDefault="00B96053" w:rsidP="0065506B">
      <w:pPr>
        <w:pStyle w:val="EndNoteBibliography"/>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65506B" w:rsidRPr="0065506B">
        <w:t>1.</w:t>
      </w:r>
      <w:r w:rsidR="0065506B" w:rsidRPr="0065506B">
        <w:tab/>
        <w:t xml:space="preserve">Plomin R (2022): The next 10 years of behavioural genomic research. </w:t>
      </w:r>
      <w:r w:rsidR="0065506B" w:rsidRPr="0065506B">
        <w:rPr>
          <w:i/>
        </w:rPr>
        <w:t>JCPP Adv</w:t>
      </w:r>
      <w:r w:rsidR="0065506B" w:rsidRPr="0065506B">
        <w:t>. 2:e12112.</w:t>
      </w:r>
    </w:p>
    <w:p w14:paraId="30FBB9AE" w14:textId="77777777" w:rsidR="0065506B" w:rsidRPr="0065506B" w:rsidRDefault="0065506B" w:rsidP="0065506B">
      <w:pPr>
        <w:pStyle w:val="EndNoteBibliography"/>
      </w:pPr>
      <w:r w:rsidRPr="0065506B">
        <w:t>2.</w:t>
      </w:r>
      <w:r w:rsidRPr="0065506B">
        <w:tab/>
        <w:t xml:space="preserve">International Schizophrenia C, Purcell SM, Wray NR, Stone JL, Visscher PM, O'Donovan MC, et al. (2009): Common polygenic variation contributes to risk of schizophrenia and bipolar disorder. </w:t>
      </w:r>
      <w:r w:rsidRPr="0065506B">
        <w:rPr>
          <w:i/>
        </w:rPr>
        <w:t>Nature</w:t>
      </w:r>
      <w:r w:rsidRPr="0065506B">
        <w:t>. 460:748-752.</w:t>
      </w:r>
    </w:p>
    <w:p w14:paraId="14213852" w14:textId="77777777" w:rsidR="0065506B" w:rsidRPr="0065506B" w:rsidRDefault="0065506B" w:rsidP="0065506B">
      <w:pPr>
        <w:pStyle w:val="EndNoteBibliography"/>
      </w:pPr>
      <w:r w:rsidRPr="0065506B">
        <w:t>3.</w:t>
      </w:r>
      <w:r w:rsidRPr="0065506B">
        <w:tab/>
        <w:t xml:space="preserve">American Psychiatric Association (2000): </w:t>
      </w:r>
      <w:r w:rsidRPr="0065506B">
        <w:rPr>
          <w:i/>
        </w:rPr>
        <w:t>Diagnostic and Statistical Manual of Mental Disorders</w:t>
      </w:r>
      <w:r w:rsidRPr="0065506B">
        <w:t>. 4th ed. Washington, DC.</w:t>
      </w:r>
    </w:p>
    <w:p w14:paraId="7F09E0A6" w14:textId="77777777" w:rsidR="0065506B" w:rsidRPr="0065506B" w:rsidRDefault="0065506B" w:rsidP="0065506B">
      <w:pPr>
        <w:pStyle w:val="EndNoteBibliography"/>
      </w:pPr>
      <w:r w:rsidRPr="0065506B">
        <w:t>4.</w:t>
      </w:r>
      <w:r w:rsidRPr="0065506B">
        <w:tab/>
        <w:t xml:space="preserve">Bulik-Sullivan BK, Loh PR, Finucane HK, Ripke S, Yang J, Schizophrenia Working Group of the Psychiatric Genomics C, et al. (2015): LD Score regression distinguishes confounding from polygenicity in genome-wide association studies. </w:t>
      </w:r>
      <w:r w:rsidRPr="0065506B">
        <w:rPr>
          <w:i/>
        </w:rPr>
        <w:t>Nat Genet</w:t>
      </w:r>
      <w:r w:rsidRPr="0065506B">
        <w:t>. 47:291-295.</w:t>
      </w:r>
    </w:p>
    <w:p w14:paraId="7E139ABA" w14:textId="77777777" w:rsidR="0065506B" w:rsidRPr="0065506B" w:rsidRDefault="0065506B" w:rsidP="0065506B">
      <w:pPr>
        <w:pStyle w:val="EndNoteBibliography"/>
      </w:pPr>
      <w:r w:rsidRPr="0065506B">
        <w:t>5.</w:t>
      </w:r>
      <w:r w:rsidRPr="0065506B">
        <w:tab/>
        <w:t xml:space="preserve">Bulik-Sullivan B, Finucane HK, Anttila V, Gusev A, Day FR, Loh PR, et al. (2015): An atlas of genetic correlations across human diseases and traits. </w:t>
      </w:r>
      <w:r w:rsidRPr="0065506B">
        <w:rPr>
          <w:i/>
        </w:rPr>
        <w:t>Nat Genet</w:t>
      </w:r>
      <w:r w:rsidRPr="0065506B">
        <w:t>. 47:1236-1241.</w:t>
      </w:r>
    </w:p>
    <w:p w14:paraId="5FF3A7B2" w14:textId="77777777" w:rsidR="0065506B" w:rsidRPr="0065506B" w:rsidRDefault="0065506B" w:rsidP="0065506B">
      <w:pPr>
        <w:pStyle w:val="EndNoteBibliography"/>
      </w:pPr>
      <w:r w:rsidRPr="0065506B">
        <w:lastRenderedPageBreak/>
        <w:t>6.</w:t>
      </w:r>
      <w:r w:rsidRPr="0065506B">
        <w:tab/>
        <w:t xml:space="preserve">Cross-Disorder Group of the Psychiatric Genomics C, Lee SH, Ripke S, Neale BM, Faraone SV, Purcell SM, et al. (2013): Genetic relationship between five psychiatric disorders estimated from genome-wide SNPs. </w:t>
      </w:r>
      <w:r w:rsidRPr="0065506B">
        <w:rPr>
          <w:i/>
        </w:rPr>
        <w:t>Nat Genet</w:t>
      </w:r>
      <w:r w:rsidRPr="0065506B">
        <w:t>. 45:984-994.</w:t>
      </w:r>
    </w:p>
    <w:p w14:paraId="514CDDA3" w14:textId="77777777" w:rsidR="0065506B" w:rsidRPr="0065506B" w:rsidRDefault="0065506B" w:rsidP="0065506B">
      <w:pPr>
        <w:pStyle w:val="EndNoteBibliography"/>
      </w:pPr>
      <w:r w:rsidRPr="0065506B">
        <w:t>7.</w:t>
      </w:r>
      <w:r w:rsidRPr="0065506B">
        <w:tab/>
        <w:t xml:space="preserve">Cross-Disorder Group of the Psychiatric Genomics Consortium. Electronic address pmhe, Cross-Disorder Group of the Psychiatric Genomics C (2019): Genomic Relationships, Novel Loci, and Pleiotropic Mechanisms across Eight Psychiatric Disorders. </w:t>
      </w:r>
      <w:r w:rsidRPr="0065506B">
        <w:rPr>
          <w:i/>
        </w:rPr>
        <w:t>Cell</w:t>
      </w:r>
      <w:r w:rsidRPr="0065506B">
        <w:t>. 179:1469-1482 e1411.</w:t>
      </w:r>
    </w:p>
    <w:p w14:paraId="75F9EE06" w14:textId="77777777" w:rsidR="0065506B" w:rsidRPr="0065506B" w:rsidRDefault="0065506B" w:rsidP="0065506B">
      <w:pPr>
        <w:pStyle w:val="EndNoteBibliography"/>
      </w:pPr>
      <w:r w:rsidRPr="0065506B">
        <w:t>8.</w:t>
      </w:r>
      <w:r w:rsidRPr="0065506B">
        <w:tab/>
        <w:t xml:space="preserve">Selzam S, Coleman JRI, Caspi A, Moffitt TE, Plomin R (2018): A polygenic p factor for major psychiatric disorders. </w:t>
      </w:r>
      <w:r w:rsidRPr="0065506B">
        <w:rPr>
          <w:i/>
        </w:rPr>
        <w:t>Transl Psychiatry</w:t>
      </w:r>
      <w:r w:rsidRPr="0065506B">
        <w:t>. 8:205.</w:t>
      </w:r>
    </w:p>
    <w:p w14:paraId="12F13226" w14:textId="77777777" w:rsidR="0065506B" w:rsidRPr="0065506B" w:rsidRDefault="0065506B" w:rsidP="0065506B">
      <w:pPr>
        <w:pStyle w:val="EndNoteBibliography"/>
      </w:pPr>
      <w:r w:rsidRPr="0065506B">
        <w:t>9.</w:t>
      </w:r>
      <w:r w:rsidRPr="0065506B">
        <w:tab/>
        <w:t xml:space="preserve">Brainstorm C, Anttila V, Bulik-Sullivan B, Finucane HK, Walters RK, Bras J, et al. (2018): Analysis of shared heritability in common disorders of the brain. </w:t>
      </w:r>
      <w:r w:rsidRPr="0065506B">
        <w:rPr>
          <w:i/>
        </w:rPr>
        <w:t>Science</w:t>
      </w:r>
      <w:r w:rsidRPr="0065506B">
        <w:t>. 360.</w:t>
      </w:r>
    </w:p>
    <w:p w14:paraId="7A9BAB02" w14:textId="77777777" w:rsidR="0065506B" w:rsidRPr="0065506B" w:rsidRDefault="0065506B" w:rsidP="0065506B">
      <w:pPr>
        <w:pStyle w:val="EndNoteBibliography"/>
      </w:pPr>
      <w:r w:rsidRPr="0065506B">
        <w:t>10.</w:t>
      </w:r>
      <w:r w:rsidRPr="0065506B">
        <w:tab/>
        <w:t xml:space="preserve">Grotzinger AD, Mallard TT, Akingbuwa WA, Ip HF, Adams MJ, Lewis CM, et al. (2022): Genetic architecture of 11 major psychiatric disorders at biobehavioral, functional genomic and molecular genetic levels of analysis. </w:t>
      </w:r>
      <w:r w:rsidRPr="0065506B">
        <w:rPr>
          <w:i/>
        </w:rPr>
        <w:t>Nat Genet</w:t>
      </w:r>
      <w:r w:rsidRPr="0065506B">
        <w:t>. 54:548-559.</w:t>
      </w:r>
    </w:p>
    <w:p w14:paraId="01C9266E" w14:textId="77777777" w:rsidR="0065506B" w:rsidRPr="0065506B" w:rsidRDefault="0065506B" w:rsidP="0065506B">
      <w:pPr>
        <w:pStyle w:val="EndNoteBibliography"/>
      </w:pPr>
      <w:r w:rsidRPr="0065506B">
        <w:t>11.</w:t>
      </w:r>
      <w:r w:rsidRPr="0065506B">
        <w:tab/>
        <w:t xml:space="preserve">Lahey BB, Applegate B, Hakes JK, Zald DH, Hariri AR, Rathouz PJ (2012): Is there a general factor of prevalent psychopathology during adulthood? </w:t>
      </w:r>
      <w:r w:rsidRPr="0065506B">
        <w:rPr>
          <w:i/>
        </w:rPr>
        <w:t>J Abnorm Psychol</w:t>
      </w:r>
      <w:r w:rsidRPr="0065506B">
        <w:t>. 121:971-977.</w:t>
      </w:r>
    </w:p>
    <w:p w14:paraId="0A725197" w14:textId="77777777" w:rsidR="0065506B" w:rsidRPr="0065506B" w:rsidRDefault="0065506B" w:rsidP="0065506B">
      <w:pPr>
        <w:pStyle w:val="EndNoteBibliography"/>
      </w:pPr>
      <w:r w:rsidRPr="0065506B">
        <w:t>12.</w:t>
      </w:r>
      <w:r w:rsidRPr="0065506B">
        <w:tab/>
        <w:t xml:space="preserve">Caspi A, Moffitt TE (2018): All for One and One for All: Mental Disorders in One Dimension. </w:t>
      </w:r>
      <w:r w:rsidRPr="0065506B">
        <w:rPr>
          <w:i/>
        </w:rPr>
        <w:t>Am J Psychiatry</w:t>
      </w:r>
      <w:r w:rsidRPr="0065506B">
        <w:t>. 175:831-844.</w:t>
      </w:r>
    </w:p>
    <w:p w14:paraId="3FB2B8FB" w14:textId="77777777" w:rsidR="0065506B" w:rsidRPr="0065506B" w:rsidRDefault="0065506B" w:rsidP="0065506B">
      <w:pPr>
        <w:pStyle w:val="EndNoteBibliography"/>
      </w:pPr>
      <w:r w:rsidRPr="0065506B">
        <w:t>13.</w:t>
      </w:r>
      <w:r w:rsidRPr="0065506B">
        <w:tab/>
        <w:t xml:space="preserve">Caspi A, Houts RM, Belsky DW, Goldman-Mellor SJ, Harrington H, Israel S, et al. (2014): The p Factor: One General Psychopathology Factor in the Structure of Psychiatric Disorders? </w:t>
      </w:r>
      <w:r w:rsidRPr="0065506B">
        <w:rPr>
          <w:i/>
        </w:rPr>
        <w:t>Clin Psychol Sci</w:t>
      </w:r>
      <w:r w:rsidRPr="0065506B">
        <w:t>. 2:119-137.</w:t>
      </w:r>
    </w:p>
    <w:p w14:paraId="5C6F7654" w14:textId="77777777" w:rsidR="0065506B" w:rsidRPr="0065506B" w:rsidRDefault="0065506B" w:rsidP="0065506B">
      <w:pPr>
        <w:pStyle w:val="EndNoteBibliography"/>
      </w:pPr>
      <w:r w:rsidRPr="0065506B">
        <w:t>14.</w:t>
      </w:r>
      <w:r w:rsidRPr="0065506B">
        <w:tab/>
        <w:t xml:space="preserve">de Jonge P, Wardenaar KJ, Lim CCW, Aguilar-Gaxiola S, Alonso J, Andrade LH, et al. (2018): The cross-national structure of mental disorders: results from the World Mental Health Surveys. </w:t>
      </w:r>
      <w:r w:rsidRPr="0065506B">
        <w:rPr>
          <w:i/>
        </w:rPr>
        <w:t>Psychol Med</w:t>
      </w:r>
      <w:r w:rsidRPr="0065506B">
        <w:t>. 48:2073-2084.</w:t>
      </w:r>
    </w:p>
    <w:p w14:paraId="52FEE308" w14:textId="77777777" w:rsidR="0065506B" w:rsidRPr="0065506B" w:rsidRDefault="0065506B" w:rsidP="0065506B">
      <w:pPr>
        <w:pStyle w:val="EndNoteBibliography"/>
      </w:pPr>
      <w:r w:rsidRPr="0065506B">
        <w:t>15.</w:t>
      </w:r>
      <w:r w:rsidRPr="0065506B">
        <w:tab/>
        <w:t xml:space="preserve">Caspi A, Houts RM, Ambler A, Danese A, Elliott ML, Hariri A, et al. (2020): Longitudinal Assessment of Mental Health Disorders and Comorbidities Across 4 Decades Among Participants in the Dunedin Birth Cohort Study. </w:t>
      </w:r>
      <w:r w:rsidRPr="0065506B">
        <w:rPr>
          <w:i/>
        </w:rPr>
        <w:t>JAMA Netw Open</w:t>
      </w:r>
      <w:r w:rsidRPr="0065506B">
        <w:t>. 3:e203221.</w:t>
      </w:r>
    </w:p>
    <w:p w14:paraId="238D4450" w14:textId="77777777" w:rsidR="0065506B" w:rsidRPr="0065506B" w:rsidRDefault="0065506B" w:rsidP="0065506B">
      <w:pPr>
        <w:pStyle w:val="EndNoteBibliography"/>
      </w:pPr>
      <w:r w:rsidRPr="0065506B">
        <w:t>16.</w:t>
      </w:r>
      <w:r w:rsidRPr="0065506B">
        <w:tab/>
        <w:t xml:space="preserve">Plana-Ripoll O, Pedersen CB, Holtz Y, Benros ME, Dalsgaard S, de Jonge P, et al. (2019): Exploring Comorbidity Within Mental Disorders Among a Danish National Population. </w:t>
      </w:r>
      <w:r w:rsidRPr="0065506B">
        <w:rPr>
          <w:i/>
        </w:rPr>
        <w:t>JAMA Psychiatry</w:t>
      </w:r>
      <w:r w:rsidRPr="0065506B">
        <w:t>. 76:259-270.</w:t>
      </w:r>
    </w:p>
    <w:p w14:paraId="10FB556B" w14:textId="77777777" w:rsidR="0065506B" w:rsidRPr="0065506B" w:rsidRDefault="0065506B" w:rsidP="0065506B">
      <w:pPr>
        <w:pStyle w:val="EndNoteBibliography"/>
      </w:pPr>
      <w:r w:rsidRPr="0065506B">
        <w:t>17.</w:t>
      </w:r>
      <w:r w:rsidRPr="0065506B">
        <w:tab/>
        <w:t xml:space="preserve">Caspi A, Houts RM, Fisher HL, Danese A, Moffitt TE (2024): The general factor of psychopathology (p): Choosing among competing models and interpreting p. </w:t>
      </w:r>
      <w:r w:rsidRPr="0065506B">
        <w:rPr>
          <w:i/>
        </w:rPr>
        <w:t>Clin Psychol Sci</w:t>
      </w:r>
      <w:r w:rsidRPr="0065506B">
        <w:t>. 12:53-82.</w:t>
      </w:r>
    </w:p>
    <w:p w14:paraId="586806F7" w14:textId="77777777" w:rsidR="0065506B" w:rsidRPr="0065506B" w:rsidRDefault="0065506B" w:rsidP="0065506B">
      <w:pPr>
        <w:pStyle w:val="EndNoteBibliography"/>
      </w:pPr>
      <w:r w:rsidRPr="0065506B">
        <w:t>18.</w:t>
      </w:r>
      <w:r w:rsidRPr="0065506B">
        <w:tab/>
        <w:t xml:space="preserve">Allegrini AG, Cheesman R, Rimfeld K, Selzam S, Pingault JB, Eley TC, et al. (2020): The p factor: genetic analyses support a general dimension of psychopathology in childhood and adolescence. </w:t>
      </w:r>
      <w:r w:rsidRPr="0065506B">
        <w:rPr>
          <w:i/>
        </w:rPr>
        <w:t>J Child Psychol Psychiatry</w:t>
      </w:r>
      <w:r w:rsidRPr="0065506B">
        <w:t>. 61:30-39.</w:t>
      </w:r>
    </w:p>
    <w:p w14:paraId="7173028F" w14:textId="77777777" w:rsidR="0065506B" w:rsidRPr="0065506B" w:rsidRDefault="0065506B" w:rsidP="0065506B">
      <w:pPr>
        <w:pStyle w:val="EndNoteBibliography"/>
      </w:pPr>
      <w:r w:rsidRPr="0065506B">
        <w:t>19.</w:t>
      </w:r>
      <w:r w:rsidRPr="0065506B">
        <w:tab/>
        <w:t xml:space="preserve">Eaton NR, Bringmann LF, Elmer T, Fried EI, Forbes MK, Greene AL, et al. (2023): A review of approaches and models in psychopathology conceptualization research. </w:t>
      </w:r>
      <w:r w:rsidRPr="0065506B">
        <w:rPr>
          <w:i/>
        </w:rPr>
        <w:t>Nature Reviews Psychology</w:t>
      </w:r>
      <w:r w:rsidRPr="0065506B">
        <w:t>. 2:622-636.</w:t>
      </w:r>
    </w:p>
    <w:p w14:paraId="08FFFF8E" w14:textId="77777777" w:rsidR="0065506B" w:rsidRPr="0065506B" w:rsidRDefault="0065506B" w:rsidP="0065506B">
      <w:pPr>
        <w:pStyle w:val="EndNoteBibliography"/>
      </w:pPr>
      <w:r w:rsidRPr="0065506B">
        <w:t>20.</w:t>
      </w:r>
      <w:r w:rsidRPr="0065506B">
        <w:tab/>
        <w:t xml:space="preserve">Pettersson E, Anckarsater H, Gillberg C, Lichtenstein P (2013): Different neurodevelopmental symptoms have a common genetic etiology. </w:t>
      </w:r>
      <w:r w:rsidRPr="0065506B">
        <w:rPr>
          <w:i/>
        </w:rPr>
        <w:t>J Child Psychol Psychiatry</w:t>
      </w:r>
      <w:r w:rsidRPr="0065506B">
        <w:t>. 54:1356-1365.</w:t>
      </w:r>
    </w:p>
    <w:p w14:paraId="5F90A856" w14:textId="77777777" w:rsidR="0065506B" w:rsidRPr="0065506B" w:rsidRDefault="0065506B" w:rsidP="0065506B">
      <w:pPr>
        <w:pStyle w:val="EndNoteBibliography"/>
      </w:pPr>
      <w:r w:rsidRPr="0065506B">
        <w:t>21.</w:t>
      </w:r>
      <w:r w:rsidRPr="0065506B">
        <w:tab/>
        <w:t xml:space="preserve">Mallard TT, Savage JE, Johnson EC, Huang Y, Edwards AC, Hottenga JJ, et al. (2022): Item-Level Genome-Wide Association Study of the Alcohol Use Disorders Identification Test in Three Population-Based Cohorts. </w:t>
      </w:r>
      <w:r w:rsidRPr="0065506B">
        <w:rPr>
          <w:i/>
        </w:rPr>
        <w:t>Am J Psychiatry</w:t>
      </w:r>
      <w:r w:rsidRPr="0065506B">
        <w:t>. 179:58-70.</w:t>
      </w:r>
    </w:p>
    <w:p w14:paraId="211E32DC" w14:textId="77777777" w:rsidR="0065506B" w:rsidRPr="0065506B" w:rsidRDefault="0065506B" w:rsidP="0065506B">
      <w:pPr>
        <w:pStyle w:val="EndNoteBibliography"/>
      </w:pPr>
      <w:r w:rsidRPr="0065506B">
        <w:lastRenderedPageBreak/>
        <w:t>22.</w:t>
      </w:r>
      <w:r w:rsidRPr="0065506B">
        <w:tab/>
        <w:t xml:space="preserve">Grotzinger AD, Rhemtulla M, de Vlaming R, Ritchie SJ, Mallard TT, Hill WD, et al. (2019): Genomic structural equation modelling provides insights into the multivariate genetic architecture of complex traits. </w:t>
      </w:r>
      <w:r w:rsidRPr="0065506B">
        <w:rPr>
          <w:i/>
        </w:rPr>
        <w:t>Nat Hum Behav</w:t>
      </w:r>
      <w:r w:rsidRPr="0065506B">
        <w:t>. 3:513-525.</w:t>
      </w:r>
    </w:p>
    <w:p w14:paraId="4164C058" w14:textId="77777777" w:rsidR="0065506B" w:rsidRPr="0065506B" w:rsidRDefault="0065506B" w:rsidP="0065506B">
      <w:pPr>
        <w:pStyle w:val="EndNoteBibliography"/>
      </w:pPr>
      <w:r w:rsidRPr="0065506B">
        <w:t>23.</w:t>
      </w:r>
      <w:r w:rsidRPr="0065506B">
        <w:tab/>
        <w:t xml:space="preserve">Demontis D, Walters GB, Athanasiadis G, Walters R, Therrien K, Nielsen TT, et al. (2023): Genome-wide analyses of ADHD identify 27 risk loci, refine the genetic architecture and implicate several cognitive domains. </w:t>
      </w:r>
      <w:r w:rsidRPr="0065506B">
        <w:rPr>
          <w:i/>
        </w:rPr>
        <w:t>Nat Genet</w:t>
      </w:r>
      <w:r w:rsidRPr="0065506B">
        <w:t>. 55:198-208.</w:t>
      </w:r>
    </w:p>
    <w:p w14:paraId="4AB1E03A" w14:textId="77777777" w:rsidR="0065506B" w:rsidRPr="0065506B" w:rsidRDefault="0065506B" w:rsidP="0065506B">
      <w:pPr>
        <w:pStyle w:val="EndNoteBibliography"/>
      </w:pPr>
      <w:r w:rsidRPr="0065506B">
        <w:t>24.</w:t>
      </w:r>
      <w:r w:rsidRPr="0065506B">
        <w:tab/>
        <w:t xml:space="preserve">Watson HJ, Yilmaz Z, Thornton LM, Hubel C, Coleman JRI, Gaspar HA, et al. (2019): Genome-wide association study identifies eight risk loci and implicates metabo-psychiatric origins for anorexia nervosa. </w:t>
      </w:r>
      <w:r w:rsidRPr="0065506B">
        <w:rPr>
          <w:i/>
        </w:rPr>
        <w:t>Nat Genet</w:t>
      </w:r>
      <w:r w:rsidRPr="0065506B">
        <w:t>. 51:1207-1214.</w:t>
      </w:r>
    </w:p>
    <w:p w14:paraId="3AFB102A" w14:textId="77777777" w:rsidR="0065506B" w:rsidRPr="0065506B" w:rsidRDefault="0065506B" w:rsidP="0065506B">
      <w:pPr>
        <w:pStyle w:val="EndNoteBibliography"/>
      </w:pPr>
      <w:r w:rsidRPr="0065506B">
        <w:t>25.</w:t>
      </w:r>
      <w:r w:rsidRPr="0065506B">
        <w:tab/>
        <w:t xml:space="preserve">Purves KL, Coleman JRI, Meier SM, Rayner C, Davis KAS, Cheesman R, et al. (2020): A major role for common genetic variation in anxiety disorders. </w:t>
      </w:r>
      <w:r w:rsidRPr="0065506B">
        <w:rPr>
          <w:i/>
        </w:rPr>
        <w:t>Mol Psychiatry</w:t>
      </w:r>
      <w:r w:rsidRPr="0065506B">
        <w:t>. 25:3292-3303.</w:t>
      </w:r>
    </w:p>
    <w:p w14:paraId="05E6BD01" w14:textId="77777777" w:rsidR="0065506B" w:rsidRPr="0065506B" w:rsidRDefault="0065506B" w:rsidP="0065506B">
      <w:pPr>
        <w:pStyle w:val="EndNoteBibliography"/>
      </w:pPr>
      <w:r w:rsidRPr="0065506B">
        <w:t>26.</w:t>
      </w:r>
      <w:r w:rsidRPr="0065506B">
        <w:tab/>
        <w:t xml:space="preserve">Grove J, Ripke S, Als TD, Mattheisen M, Walters RK, Won H, et al. (2019): Identification of common genetic risk variants for autism spectrum disorder. </w:t>
      </w:r>
      <w:r w:rsidRPr="0065506B">
        <w:rPr>
          <w:i/>
        </w:rPr>
        <w:t>Nat Genet</w:t>
      </w:r>
      <w:r w:rsidRPr="0065506B">
        <w:t>. 51:431-444.</w:t>
      </w:r>
    </w:p>
    <w:p w14:paraId="767D2234" w14:textId="77777777" w:rsidR="0065506B" w:rsidRPr="0065506B" w:rsidRDefault="0065506B" w:rsidP="0065506B">
      <w:pPr>
        <w:pStyle w:val="EndNoteBibliography"/>
      </w:pPr>
      <w:r w:rsidRPr="0065506B">
        <w:t>27.</w:t>
      </w:r>
      <w:r w:rsidRPr="0065506B">
        <w:tab/>
        <w:t xml:space="preserve">Mullins N, Forstner AJ, O'Connell KS, Coombes B, Coleman JRI, Qiao Z, et al. (2021): Genome-wide association study of more than 40,000 bipolar disorder cases provides new insights into the underlying biology. </w:t>
      </w:r>
      <w:r w:rsidRPr="0065506B">
        <w:rPr>
          <w:i/>
        </w:rPr>
        <w:t>Nat Genet</w:t>
      </w:r>
      <w:r w:rsidRPr="0065506B">
        <w:t>. 53:817-829.</w:t>
      </w:r>
    </w:p>
    <w:p w14:paraId="77A5E47F" w14:textId="77777777" w:rsidR="0065506B" w:rsidRPr="0065506B" w:rsidRDefault="0065506B" w:rsidP="0065506B">
      <w:pPr>
        <w:pStyle w:val="EndNoteBibliography"/>
      </w:pPr>
      <w:r w:rsidRPr="0065506B">
        <w:t>28.</w:t>
      </w:r>
      <w:r w:rsidRPr="0065506B">
        <w:tab/>
        <w:t xml:space="preserve">Howard DM, Adams MJ, Clarke TK, Hafferty JD, Gibson J, Shirali M, et al. (2019): Genome-wide meta-analysis of depression identifies 102 independent variants and highlights the importance of the prefrontal brain regions. </w:t>
      </w:r>
      <w:r w:rsidRPr="0065506B">
        <w:rPr>
          <w:i/>
        </w:rPr>
        <w:t>Nat Neurosci</w:t>
      </w:r>
      <w:r w:rsidRPr="0065506B">
        <w:t>. 22:343-352.</w:t>
      </w:r>
    </w:p>
    <w:p w14:paraId="22455B45" w14:textId="77777777" w:rsidR="0065506B" w:rsidRPr="0065506B" w:rsidRDefault="0065506B" w:rsidP="0065506B">
      <w:pPr>
        <w:pStyle w:val="EndNoteBibliography"/>
      </w:pPr>
      <w:r w:rsidRPr="0065506B">
        <w:t>29.</w:t>
      </w:r>
      <w:r w:rsidRPr="0065506B">
        <w:tab/>
        <w:t xml:space="preserve">International Obsessive Compulsive Disorder Foundation Genetics C, Studies OCDCGA (2018): Revealing the complex genetic architecture of obsessive-compulsive disorder using meta-analysis. </w:t>
      </w:r>
      <w:r w:rsidRPr="0065506B">
        <w:rPr>
          <w:i/>
        </w:rPr>
        <w:t>Mol Psychiatry</w:t>
      </w:r>
      <w:r w:rsidRPr="0065506B">
        <w:t>. 23:1181-1188.</w:t>
      </w:r>
    </w:p>
    <w:p w14:paraId="0AFC6D18" w14:textId="77777777" w:rsidR="0065506B" w:rsidRPr="0065506B" w:rsidRDefault="0065506B" w:rsidP="0065506B">
      <w:pPr>
        <w:pStyle w:val="EndNoteBibliography"/>
      </w:pPr>
      <w:r w:rsidRPr="0065506B">
        <w:t>30.</w:t>
      </w:r>
      <w:r w:rsidRPr="0065506B">
        <w:tab/>
        <w:t xml:space="preserve">Nievergelt CM, Maihofer AX, Klengel T, Atkinson EG, Chen C-Y, Choi KW, et al. (2019): International meta-analysis of PTSD genome-wide association studies identifies sex- and ancestry-specific genetic risk loci. </w:t>
      </w:r>
      <w:r w:rsidRPr="0065506B">
        <w:rPr>
          <w:i/>
        </w:rPr>
        <w:t>Nature Communications</w:t>
      </w:r>
      <w:r w:rsidRPr="0065506B">
        <w:t>. 10.</w:t>
      </w:r>
    </w:p>
    <w:p w14:paraId="2D6244C6" w14:textId="77777777" w:rsidR="0065506B" w:rsidRPr="0065506B" w:rsidRDefault="0065506B" w:rsidP="0065506B">
      <w:pPr>
        <w:pStyle w:val="EndNoteBibliography"/>
      </w:pPr>
      <w:r w:rsidRPr="0065506B">
        <w:t>31.</w:t>
      </w:r>
      <w:r w:rsidRPr="0065506B">
        <w:tab/>
        <w:t xml:space="preserve">Trubetskoy V, Pardinas AF, Qi T, Panagiotaropoulou G, Awasthi S, Bigdeli TB, et al. (2022): Mapping genomic loci implicates genes and synaptic biology in schizophrenia. </w:t>
      </w:r>
      <w:r w:rsidRPr="0065506B">
        <w:rPr>
          <w:i/>
        </w:rPr>
        <w:t>Nature</w:t>
      </w:r>
      <w:r w:rsidRPr="0065506B">
        <w:t>. 604:502-508.</w:t>
      </w:r>
    </w:p>
    <w:p w14:paraId="31DBC194" w14:textId="77777777" w:rsidR="0065506B" w:rsidRPr="0065506B" w:rsidRDefault="0065506B" w:rsidP="0065506B">
      <w:pPr>
        <w:pStyle w:val="EndNoteBibliography"/>
      </w:pPr>
      <w:r w:rsidRPr="0065506B">
        <w:t>32.</w:t>
      </w:r>
      <w:r w:rsidRPr="0065506B">
        <w:tab/>
        <w:t xml:space="preserve">Yu D, Sul JH, Tsetsos F, Nawaz MS, Huang AY, Zelaya I, et al. (2019): Interrogating the Genetic Determinants of Tourette's Syndrome and Other Tic Disorders Through Genome-Wide Association Studies. </w:t>
      </w:r>
      <w:r w:rsidRPr="0065506B">
        <w:rPr>
          <w:i/>
        </w:rPr>
        <w:t>Am J Psychiatry</w:t>
      </w:r>
      <w:r w:rsidRPr="0065506B">
        <w:t>. 176:217-227.</w:t>
      </w:r>
    </w:p>
    <w:p w14:paraId="1D3BEBA6" w14:textId="77777777" w:rsidR="0065506B" w:rsidRPr="0065506B" w:rsidRDefault="0065506B" w:rsidP="0065506B">
      <w:pPr>
        <w:pStyle w:val="EndNoteBibliography"/>
      </w:pPr>
      <w:r w:rsidRPr="0065506B">
        <w:t>33.</w:t>
      </w:r>
      <w:r w:rsidRPr="0065506B">
        <w:tab/>
        <w:t xml:space="preserve">Purcell S, Neale B, Todd-Brown K, Thomas L, Ferreira MA, Bender D, et al. (2007): PLINK: a tool set for whole-genome association and population-based linkage analyses. </w:t>
      </w:r>
      <w:r w:rsidRPr="0065506B">
        <w:rPr>
          <w:i/>
        </w:rPr>
        <w:t>Am J Hum Genet</w:t>
      </w:r>
      <w:r w:rsidRPr="0065506B">
        <w:t>. 81:559-575.</w:t>
      </w:r>
    </w:p>
    <w:p w14:paraId="5A474141" w14:textId="77777777" w:rsidR="0065506B" w:rsidRPr="0065506B" w:rsidRDefault="0065506B" w:rsidP="0065506B">
      <w:pPr>
        <w:pStyle w:val="EndNoteBibliography"/>
      </w:pPr>
      <w:r w:rsidRPr="0065506B">
        <w:t>34.</w:t>
      </w:r>
      <w:r w:rsidRPr="0065506B">
        <w:tab/>
        <w:t xml:space="preserve">Watanabe K, Taskesen E, van Bochoven A, Posthuma D (2017): Functional mapping and annotation of genetic associations with FUMA. </w:t>
      </w:r>
      <w:r w:rsidRPr="0065506B">
        <w:rPr>
          <w:i/>
        </w:rPr>
        <w:t>Nat Commun</w:t>
      </w:r>
      <w:r w:rsidRPr="0065506B">
        <w:t>. 8:1826.</w:t>
      </w:r>
    </w:p>
    <w:p w14:paraId="57ED9DB3" w14:textId="77777777" w:rsidR="0065506B" w:rsidRPr="0065506B" w:rsidRDefault="0065506B" w:rsidP="0065506B">
      <w:pPr>
        <w:pStyle w:val="EndNoteBibliography"/>
      </w:pPr>
      <w:r w:rsidRPr="0065506B">
        <w:t>35.</w:t>
      </w:r>
      <w:r w:rsidRPr="0065506B">
        <w:tab/>
        <w:t xml:space="preserve">Coleman JRI, Peyrot WJ, Purves KL, Davis KAS, Rayner C, Choi SW, et al. (2020): Genome-wide gene-environment analyses of major depressive disorder and reported lifetime traumatic experiences in UK Biobank. </w:t>
      </w:r>
      <w:r w:rsidRPr="0065506B">
        <w:rPr>
          <w:i/>
        </w:rPr>
        <w:t>Mol Psychiatry</w:t>
      </w:r>
      <w:r w:rsidRPr="0065506B">
        <w:t>. 25:1430-1446.</w:t>
      </w:r>
    </w:p>
    <w:p w14:paraId="449BCD51" w14:textId="77777777" w:rsidR="0065506B" w:rsidRPr="0065506B" w:rsidRDefault="0065506B" w:rsidP="0065506B">
      <w:pPr>
        <w:pStyle w:val="EndNoteBibliography"/>
      </w:pPr>
      <w:r w:rsidRPr="0065506B">
        <w:t>36.</w:t>
      </w:r>
      <w:r w:rsidRPr="0065506B">
        <w:tab/>
        <w:t xml:space="preserve">Demange PA, Malanchini M, Mallard TT, Biroli P, Cox SR, Grotzinger AD, et al. (2021): Investigating the genetic architecture of noncognitive skills using GWAS-by-subtraction. </w:t>
      </w:r>
      <w:r w:rsidRPr="0065506B">
        <w:rPr>
          <w:i/>
        </w:rPr>
        <w:t>Nat Genet</w:t>
      </w:r>
      <w:r w:rsidRPr="0065506B">
        <w:t>. 53:35-44.</w:t>
      </w:r>
    </w:p>
    <w:p w14:paraId="01CA5058" w14:textId="77777777" w:rsidR="0065506B" w:rsidRPr="0065506B" w:rsidRDefault="0065506B" w:rsidP="0065506B">
      <w:pPr>
        <w:pStyle w:val="EndNoteBibliography"/>
      </w:pPr>
      <w:r w:rsidRPr="0065506B">
        <w:t>37.</w:t>
      </w:r>
      <w:r w:rsidRPr="0065506B">
        <w:tab/>
        <w:t xml:space="preserve">Abramovitch A, Dar R, Mittelman A, Wilhelm S (2015): Comorbidity Between Attention Deficit/Hyperactivity Disorder and Obsessive-Compulsive Disorder Across the Lifespan: A Systematic and Critical Review. </w:t>
      </w:r>
      <w:r w:rsidRPr="0065506B">
        <w:rPr>
          <w:i/>
        </w:rPr>
        <w:t>Harvard Rev Psychiat</w:t>
      </w:r>
      <w:r w:rsidRPr="0065506B">
        <w:t>. 23:245-262.</w:t>
      </w:r>
    </w:p>
    <w:p w14:paraId="72D2A0F8" w14:textId="77777777" w:rsidR="0065506B" w:rsidRPr="0065506B" w:rsidRDefault="0065506B" w:rsidP="0065506B">
      <w:pPr>
        <w:pStyle w:val="EndNoteBibliography"/>
      </w:pPr>
      <w:r w:rsidRPr="0065506B">
        <w:lastRenderedPageBreak/>
        <w:t>38.</w:t>
      </w:r>
      <w:r w:rsidRPr="0065506B">
        <w:tab/>
        <w:t xml:space="preserve">Hollander E (2005): Obsessive-compulsive disorder and spectrum across the life span. </w:t>
      </w:r>
      <w:r w:rsidRPr="0065506B">
        <w:rPr>
          <w:i/>
        </w:rPr>
        <w:t>Int J Psychiat Clin</w:t>
      </w:r>
      <w:r w:rsidRPr="0065506B">
        <w:t>. 9:79-86.</w:t>
      </w:r>
    </w:p>
    <w:p w14:paraId="7F37AD91" w14:textId="77777777" w:rsidR="0065506B" w:rsidRPr="0065506B" w:rsidRDefault="0065506B" w:rsidP="0065506B">
      <w:pPr>
        <w:pStyle w:val="EndNoteBibliography"/>
      </w:pPr>
      <w:r w:rsidRPr="0065506B">
        <w:t>39.</w:t>
      </w:r>
      <w:r w:rsidRPr="0065506B">
        <w:tab/>
        <w:t xml:space="preserve">Kotov R, Krueger RF, Watson D, Achenbach TM, Althoff RR, Bagby RM, et al. (2017): The Hierarchical Taxonomy of Psychopathology (HiTOP): A dimensional alternative to traditional nosologies. </w:t>
      </w:r>
      <w:r w:rsidRPr="0065506B">
        <w:rPr>
          <w:i/>
        </w:rPr>
        <w:t>J Abnorm Psychol</w:t>
      </w:r>
      <w:r w:rsidRPr="0065506B">
        <w:t>. 126:454-477.</w:t>
      </w:r>
    </w:p>
    <w:p w14:paraId="2C820B63" w14:textId="77777777" w:rsidR="0065506B" w:rsidRPr="0065506B" w:rsidRDefault="0065506B" w:rsidP="0065506B">
      <w:pPr>
        <w:pStyle w:val="EndNoteBibliography"/>
      </w:pPr>
      <w:r w:rsidRPr="0065506B">
        <w:t>40.</w:t>
      </w:r>
      <w:r w:rsidRPr="0065506B">
        <w:tab/>
        <w:t xml:space="preserve">Insel TR, Cuthbert BN (2009): Endophenotypes: bridging genomic complexity and disorder heterogeneity. </w:t>
      </w:r>
      <w:r w:rsidRPr="0065506B">
        <w:rPr>
          <w:i/>
        </w:rPr>
        <w:t>Biol Psychiatry</w:t>
      </w:r>
      <w:r w:rsidRPr="0065506B">
        <w:t>. 66:988-989.</w:t>
      </w:r>
    </w:p>
    <w:p w14:paraId="05B3E3D8" w14:textId="77777777" w:rsidR="0065506B" w:rsidRPr="0065506B" w:rsidRDefault="0065506B" w:rsidP="0065506B">
      <w:pPr>
        <w:pStyle w:val="EndNoteBibliography"/>
      </w:pPr>
      <w:r w:rsidRPr="0065506B">
        <w:t>41.</w:t>
      </w:r>
      <w:r w:rsidRPr="0065506B">
        <w:tab/>
        <w:t xml:space="preserve">Fried EI, Greene AL, Eaton NR (2021): The p factor is the sum of its parts, for now. </w:t>
      </w:r>
      <w:r w:rsidRPr="0065506B">
        <w:rPr>
          <w:i/>
        </w:rPr>
        <w:t>World Psychiatry</w:t>
      </w:r>
      <w:r w:rsidRPr="0065506B">
        <w:t>. 20:69-70.</w:t>
      </w:r>
    </w:p>
    <w:p w14:paraId="52716BFF" w14:textId="77777777" w:rsidR="0065506B" w:rsidRPr="0065506B" w:rsidRDefault="0065506B" w:rsidP="0065506B">
      <w:pPr>
        <w:pStyle w:val="EndNoteBibliography"/>
      </w:pPr>
      <w:r w:rsidRPr="0065506B">
        <w:t>42.</w:t>
      </w:r>
      <w:r w:rsidRPr="0065506B">
        <w:tab/>
        <w:t xml:space="preserve">Plomin R, von Stumm S (2018): The new genetics of intelligence. </w:t>
      </w:r>
      <w:r w:rsidRPr="0065506B">
        <w:rPr>
          <w:i/>
        </w:rPr>
        <w:t>Nat Rev Genet</w:t>
      </w:r>
      <w:r w:rsidRPr="0065506B">
        <w:t>. 19:148-159.</w:t>
      </w:r>
    </w:p>
    <w:p w14:paraId="0B47E475" w14:textId="77777777" w:rsidR="0065506B" w:rsidRPr="0065506B" w:rsidRDefault="0065506B" w:rsidP="0065506B">
      <w:pPr>
        <w:pStyle w:val="EndNoteBibliography"/>
      </w:pPr>
      <w:r w:rsidRPr="0065506B">
        <w:t>43.</w:t>
      </w:r>
      <w:r w:rsidRPr="0065506B">
        <w:tab/>
        <w:t xml:space="preserve">Smith GT, Atkinson EA, Davis HA, Riley EN, Oltmanns JR (2020): The General Factor of Psychopathology. </w:t>
      </w:r>
      <w:r w:rsidRPr="0065506B">
        <w:rPr>
          <w:i/>
        </w:rPr>
        <w:t>Annu Rev Clin Psychol</w:t>
      </w:r>
      <w:r w:rsidRPr="0065506B">
        <w:t>. 16:75-98.</w:t>
      </w:r>
    </w:p>
    <w:p w14:paraId="6129F4CC" w14:textId="77777777" w:rsidR="0065506B" w:rsidRPr="0065506B" w:rsidRDefault="0065506B" w:rsidP="0065506B">
      <w:pPr>
        <w:pStyle w:val="EndNoteBibliography"/>
      </w:pPr>
      <w:r w:rsidRPr="0065506B">
        <w:t>44.</w:t>
      </w:r>
      <w:r w:rsidRPr="0065506B">
        <w:tab/>
        <w:t xml:space="preserve">Pingault J-B, Cecil CAM, Murray J, Munafò MR, Viding E (2016): Causal Inference in Psychopathology: A Systematic Review of Mendelian Randomisation Studies Aiming to Identify Environmental Risk Factors for Psychopathology. </w:t>
      </w:r>
      <w:r w:rsidRPr="0065506B">
        <w:rPr>
          <w:i/>
        </w:rPr>
        <w:t>Psychopathology Review</w:t>
      </w:r>
      <w:r w:rsidRPr="0065506B">
        <w:t>. a4:4-25.</w:t>
      </w:r>
    </w:p>
    <w:p w14:paraId="07C874EF" w14:textId="77777777" w:rsidR="0065506B" w:rsidRPr="0065506B" w:rsidRDefault="0065506B" w:rsidP="0065506B">
      <w:pPr>
        <w:pStyle w:val="EndNoteBibliography"/>
      </w:pPr>
      <w:r w:rsidRPr="0065506B">
        <w:t>45.</w:t>
      </w:r>
      <w:r w:rsidRPr="0065506B">
        <w:tab/>
        <w:t xml:space="preserve">Allegrini AG, Baldwin JR, Barkhuizen W, Pingault JB (2022): Research Review: A guide to computing and implementing polygenic scores in developmental research. </w:t>
      </w:r>
      <w:r w:rsidRPr="0065506B">
        <w:rPr>
          <w:i/>
        </w:rPr>
        <w:t>J Child Psychol Psychiatry</w:t>
      </w:r>
      <w:r w:rsidRPr="0065506B">
        <w:t>. 63:1111-1124.</w:t>
      </w:r>
    </w:p>
    <w:p w14:paraId="5537C511" w14:textId="77777777" w:rsidR="0065506B" w:rsidRPr="0065506B" w:rsidRDefault="0065506B" w:rsidP="0065506B">
      <w:pPr>
        <w:pStyle w:val="EndNoteBibliography"/>
      </w:pPr>
      <w:r w:rsidRPr="0065506B">
        <w:t>46.</w:t>
      </w:r>
      <w:r w:rsidRPr="0065506B">
        <w:tab/>
        <w:t xml:space="preserve">Watts AL, Poore HE, Waldman ID (2019): Riskier Tests of the Validity of the Bifactor Model of Psychopathology. </w:t>
      </w:r>
      <w:r w:rsidRPr="0065506B">
        <w:rPr>
          <w:i/>
        </w:rPr>
        <w:t>Clinical Psychological Science</w:t>
      </w:r>
      <w:r w:rsidRPr="0065506B">
        <w:t>. 7:1285-1303.</w:t>
      </w:r>
    </w:p>
    <w:p w14:paraId="39256F81" w14:textId="77777777" w:rsidR="0065506B" w:rsidRPr="0065506B" w:rsidRDefault="0065506B" w:rsidP="0065506B">
      <w:pPr>
        <w:pStyle w:val="EndNoteBibliography"/>
      </w:pPr>
      <w:r w:rsidRPr="0065506B">
        <w:t>47.</w:t>
      </w:r>
      <w:r w:rsidRPr="0065506B">
        <w:tab/>
        <w:t xml:space="preserve">van Bork R, Epskamp S, Rhemtulla M, Borsboom D, van der Maas HLJ (2017): What is the p-factor of psychopathology? Some risks of general factor modeling. </w:t>
      </w:r>
      <w:r w:rsidRPr="0065506B">
        <w:rPr>
          <w:i/>
        </w:rPr>
        <w:t>Theory &amp; Psychology</w:t>
      </w:r>
      <w:r w:rsidRPr="0065506B">
        <w:t>. 27:759-773.</w:t>
      </w:r>
    </w:p>
    <w:p w14:paraId="2A8350B8" w14:textId="77777777" w:rsidR="0065506B" w:rsidRPr="0065506B" w:rsidRDefault="0065506B" w:rsidP="0065506B">
      <w:pPr>
        <w:pStyle w:val="EndNoteBibliography"/>
      </w:pPr>
      <w:r w:rsidRPr="0065506B">
        <w:t>48.</w:t>
      </w:r>
      <w:r w:rsidRPr="0065506B">
        <w:tab/>
        <w:t xml:space="preserve">Turley P, Martin AR, Goldman G, Li H, Kanai M, Walters RK, et al. (2021): Multi-Ancestry Meta-Analysis yields novel genetic discoveries and ancestry-specific associations. </w:t>
      </w:r>
      <w:r w:rsidRPr="0065506B">
        <w:rPr>
          <w:i/>
        </w:rPr>
        <w:t>bioRxiv</w:t>
      </w:r>
      <w:r w:rsidRPr="0065506B">
        <w:t>.2021.2004.2023.441003.</w:t>
      </w:r>
    </w:p>
    <w:p w14:paraId="7ADA44D2" w14:textId="77777777" w:rsidR="0065506B" w:rsidRPr="0065506B" w:rsidRDefault="0065506B" w:rsidP="0065506B">
      <w:pPr>
        <w:pStyle w:val="EndNoteBibliography"/>
      </w:pPr>
      <w:r w:rsidRPr="0065506B">
        <w:t>49.</w:t>
      </w:r>
      <w:r w:rsidRPr="0065506B">
        <w:tab/>
        <w:t xml:space="preserve">Ding Y, Hou K, Xu Z, Pimplaskar A, Petter E, Boulier K, et al. (2023): Polygenic scoring accuracy varies across the genetic ancestry continuum. </w:t>
      </w:r>
      <w:r w:rsidRPr="0065506B">
        <w:rPr>
          <w:i/>
        </w:rPr>
        <w:t>Nature</w:t>
      </w:r>
      <w:r w:rsidRPr="0065506B">
        <w:t>. 618:774-781.</w:t>
      </w:r>
    </w:p>
    <w:p w14:paraId="57C82CD3" w14:textId="77777777" w:rsidR="0065506B" w:rsidRPr="0065506B" w:rsidRDefault="0065506B" w:rsidP="0065506B">
      <w:pPr>
        <w:pStyle w:val="EndNoteBibliography"/>
      </w:pPr>
      <w:r w:rsidRPr="0065506B">
        <w:t>50.</w:t>
      </w:r>
      <w:r w:rsidRPr="0065506B">
        <w:tab/>
        <w:t xml:space="preserve">Border R, Athanasiadis G, Buil A, Schork AJ, Cai N, Young AI, et al. (2022): Cross-trait assortative mating is widespread and inflates genetic correlation estimates. </w:t>
      </w:r>
      <w:r w:rsidRPr="0065506B">
        <w:rPr>
          <w:i/>
        </w:rPr>
        <w:t>Science</w:t>
      </w:r>
      <w:r w:rsidRPr="0065506B">
        <w:t>. 378:754-761.</w:t>
      </w:r>
    </w:p>
    <w:p w14:paraId="577F4F9E" w14:textId="77777777" w:rsidR="0065506B" w:rsidRPr="0065506B" w:rsidRDefault="0065506B" w:rsidP="0065506B">
      <w:pPr>
        <w:pStyle w:val="EndNoteBibliography"/>
      </w:pPr>
      <w:r w:rsidRPr="0065506B">
        <w:t>51.</w:t>
      </w:r>
      <w:r w:rsidRPr="0065506B">
        <w:tab/>
        <w:t xml:space="preserve">Novembre J, Johnson T, Bryc K, Kutalik Z, Boyko AR, Auton A, et al. (2008): Genes mirror geography within Europe. </w:t>
      </w:r>
      <w:r w:rsidRPr="0065506B">
        <w:rPr>
          <w:i/>
        </w:rPr>
        <w:t>Nature</w:t>
      </w:r>
      <w:r w:rsidRPr="0065506B">
        <w:t>. 456:98-101.</w:t>
      </w:r>
    </w:p>
    <w:p w14:paraId="674D6A3B" w14:textId="1CF754DC" w:rsidR="00005AF0" w:rsidRDefault="00B96053" w:rsidP="006F0CDB">
      <w:pPr>
        <w:pStyle w:val="Heading1"/>
        <w:rPr>
          <w:sz w:val="20"/>
          <w:szCs w:val="20"/>
        </w:rPr>
      </w:pPr>
      <w:r w:rsidRPr="00464885">
        <w:rPr>
          <w:shd w:val="clear" w:color="auto" w:fill="FFFFFF"/>
        </w:rPr>
        <w:fldChar w:fldCharType="end"/>
      </w:r>
    </w:p>
    <w:p w14:paraId="08C956BC" w14:textId="77777777" w:rsidR="00005AF0" w:rsidRPr="00F94954" w:rsidRDefault="00005AF0" w:rsidP="00005AF0"/>
    <w:sectPr w:rsidR="00005AF0" w:rsidRPr="00F94954" w:rsidSect="00EC5B67">
      <w:headerReference w:type="default" r:id="rId23"/>
      <w:footerReference w:type="even" r:id="rId24"/>
      <w:footerReference w:type="default" r:id="rId25"/>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ngin Keser [Student-LMS]" w:date="2024-12-17T13:49:00Z" w:initials="EK">
    <w:p w14:paraId="075A9D01" w14:textId="7B119F8F" w:rsidR="00ED49F9" w:rsidRDefault="007143C5" w:rsidP="00635D6D">
      <w:r>
        <w:rPr>
          <w:rStyle w:val="CommentReference"/>
        </w:rPr>
        <w:annotationRef/>
      </w:r>
      <w:r w:rsidR="00ED49F9">
        <w:rPr>
          <w:sz w:val="20"/>
          <w:szCs w:val="20"/>
        </w:rPr>
        <w:t>This can go to Supp I think if necessary</w:t>
      </w:r>
    </w:p>
  </w:comment>
  <w:comment w:id="1" w:author="Wangjingyi Liao" w:date="2024-12-17T17:18:00Z" w:initials="WL">
    <w:p w14:paraId="5B2FDA97" w14:textId="77777777" w:rsidR="004A44AD" w:rsidRDefault="004A44AD" w:rsidP="004A44AD">
      <w:pPr>
        <w:pStyle w:val="CommentText"/>
      </w:pPr>
      <w:r>
        <w:rPr>
          <w:rStyle w:val="CommentReference"/>
        </w:rPr>
        <w:annotationRef/>
      </w:r>
      <w:r>
        <w:t>I think it is better here</w:t>
      </w:r>
    </w:p>
  </w:comment>
  <w:comment w:id="2" w:author="Wangjingyi Liao" w:date="2024-12-17T17:20:00Z" w:initials="WL">
    <w:p w14:paraId="04D25C66" w14:textId="6FAFDB9E" w:rsidR="004A44AD" w:rsidRDefault="004A44AD" w:rsidP="004A44AD">
      <w:pPr>
        <w:pStyle w:val="CommentText"/>
      </w:pPr>
      <w:r>
        <w:rPr>
          <w:rStyle w:val="CommentReference"/>
        </w:rPr>
        <w:annotationRef/>
      </w:r>
      <w:r>
        <w:t>This can go to sup or be removed. It is standard and is the default of FUMA</w:t>
      </w:r>
    </w:p>
  </w:comment>
  <w:comment w:id="3" w:author="Wangjingyi Liao" w:date="2024-12-17T17:21:00Z" w:initials="WL">
    <w:p w14:paraId="547FBBBD" w14:textId="77777777" w:rsidR="004A44AD" w:rsidRDefault="004A44AD" w:rsidP="004A44AD">
      <w:pPr>
        <w:pStyle w:val="CommentText"/>
      </w:pPr>
      <w:r>
        <w:rPr>
          <w:rStyle w:val="CommentReference"/>
        </w:rPr>
        <w:annotationRef/>
      </w:r>
      <w:r>
        <w:t xml:space="preserve">Also it the Bonferroni is mentioned in the next paragraph as well. </w:t>
      </w:r>
    </w:p>
  </w:comment>
  <w:comment w:id="4" w:author="Wangjingyi Liao" w:date="2024-12-17T17:21:00Z" w:initials="WL">
    <w:p w14:paraId="39509927" w14:textId="77777777" w:rsidR="004A44AD" w:rsidRDefault="004A44AD" w:rsidP="004A44AD">
      <w:pPr>
        <w:pStyle w:val="CommentText"/>
      </w:pPr>
      <w:r>
        <w:rPr>
          <w:rStyle w:val="CommentReference"/>
        </w:rPr>
        <w:annotationRef/>
      </w:r>
      <w:r>
        <w:t>The LD sounds repeated from the previous GenomicS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5A9D01" w15:done="1"/>
  <w15:commentEx w15:paraId="5B2FDA97" w15:paraIdParent="075A9D01" w15:done="1"/>
  <w15:commentEx w15:paraId="04D25C66" w15:done="1"/>
  <w15:commentEx w15:paraId="547FBBBD" w15:paraIdParent="04D25C66" w15:done="1"/>
  <w15:commentEx w15:paraId="39509927" w15:paraIdParent="04D25C6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672B538" w16cex:dateUtc="2024-12-17T13:49:00Z"/>
  <w16cex:commentExtensible w16cex:durableId="37D907EB" w16cex:dateUtc="2024-12-17T17:18:00Z"/>
  <w16cex:commentExtensible w16cex:durableId="585B12E5" w16cex:dateUtc="2024-12-17T17:20:00Z"/>
  <w16cex:commentExtensible w16cex:durableId="25462915" w16cex:dateUtc="2024-12-17T17:21:00Z"/>
  <w16cex:commentExtensible w16cex:durableId="4A5879E1" w16cex:dateUtc="2024-12-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5A9D01" w16cid:durableId="1672B538"/>
  <w16cid:commentId w16cid:paraId="5B2FDA97" w16cid:durableId="37D907EB"/>
  <w16cid:commentId w16cid:paraId="04D25C66" w16cid:durableId="585B12E5"/>
  <w16cid:commentId w16cid:paraId="547FBBBD" w16cid:durableId="25462915"/>
  <w16cid:commentId w16cid:paraId="39509927" w16cid:durableId="4A5879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4B664" w14:textId="77777777" w:rsidR="00895830" w:rsidRDefault="00895830" w:rsidP="000F167C">
      <w:r>
        <w:separator/>
      </w:r>
    </w:p>
  </w:endnote>
  <w:endnote w:type="continuationSeparator" w:id="0">
    <w:p w14:paraId="2CFEB594" w14:textId="77777777" w:rsidR="00895830" w:rsidRDefault="00895830" w:rsidP="000F167C">
      <w:r>
        <w:continuationSeparator/>
      </w:r>
    </w:p>
  </w:endnote>
  <w:endnote w:type="continuationNotice" w:id="1">
    <w:p w14:paraId="10548439" w14:textId="77777777" w:rsidR="00895830" w:rsidRDefault="008958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C07EE" w14:textId="77777777" w:rsidR="00895830" w:rsidRDefault="00895830" w:rsidP="000F167C">
      <w:r>
        <w:separator/>
      </w:r>
    </w:p>
  </w:footnote>
  <w:footnote w:type="continuationSeparator" w:id="0">
    <w:p w14:paraId="2A38EFF1" w14:textId="77777777" w:rsidR="00895830" w:rsidRDefault="00895830" w:rsidP="000F167C">
      <w:r>
        <w:continuationSeparator/>
      </w:r>
    </w:p>
  </w:footnote>
  <w:footnote w:type="continuationNotice" w:id="1">
    <w:p w14:paraId="3E6EAA41" w14:textId="77777777" w:rsidR="00895830" w:rsidRDefault="008958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ngin Keser [Student-LMS]">
    <w15:presenceInfo w15:providerId="AD" w15:userId="S::ek15abp@herts.ac.uk::ea4c6cba-3a15-4479-94ef-4198de57a01e"/>
  </w15:person>
  <w15:person w15:author="Wangjingyi Liao">
    <w15:presenceInfo w15:providerId="Windows Live" w15:userId="45bd21486fdb4f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va2a9wfxxeherxr25evea90w255pwxw9t&quot;&gt;My EndNote Library&lt;record-ids&gt;&lt;item&gt;346&lt;/item&gt;&lt;item&gt;348&lt;/item&gt;&lt;item&gt;351&lt;/item&gt;&lt;item&gt;354&lt;/item&gt;&lt;item&gt;355&lt;/item&gt;&lt;item&gt;372&lt;/item&gt;&lt;item&gt;440&lt;/item&gt;&lt;item&gt;447&lt;/item&gt;&lt;item&gt;449&lt;/item&gt;&lt;item&gt;450&lt;/item&gt;&lt;item&gt;455&lt;/item&gt;&lt;item&gt;456&lt;/item&gt;&lt;item&gt;458&lt;/item&gt;&lt;item&gt;460&lt;/item&gt;&lt;item&gt;461&lt;/item&gt;&lt;item&gt;465&lt;/item&gt;&lt;item&gt;466&lt;/item&gt;&lt;item&gt;476&lt;/item&gt;&lt;item&gt;478&lt;/item&gt;&lt;item&gt;479&lt;/item&gt;&lt;item&gt;481&lt;/item&gt;&lt;item&gt;482&lt;/item&gt;&lt;item&gt;483&lt;/item&gt;&lt;item&gt;484&lt;/item&gt;&lt;item&gt;487&lt;/item&gt;&lt;item&gt;488&lt;/item&gt;&lt;item&gt;491&lt;/item&gt;&lt;item&gt;492&lt;/item&gt;&lt;item&gt;493&lt;/item&gt;&lt;item&gt;497&lt;/item&gt;&lt;item&gt;498&lt;/item&gt;&lt;item&gt;503&lt;/item&gt;&lt;item&gt;504&lt;/item&gt;&lt;item&gt;506&lt;/item&gt;&lt;item&gt;510&lt;/item&gt;&lt;item&gt;512&lt;/item&gt;&lt;item&gt;515&lt;/item&gt;&lt;item&gt;516&lt;/item&gt;&lt;item&gt;518&lt;/item&gt;&lt;item&gt;519&lt;/item&gt;&lt;item&gt;520&lt;/item&gt;&lt;item&gt;522&lt;/item&gt;&lt;item&gt;524&lt;/item&gt;&lt;item&gt;527&lt;/item&gt;&lt;item&gt;530&lt;/item&gt;&lt;item&gt;536&lt;/item&gt;&lt;item&gt;537&lt;/item&gt;&lt;item&gt;539&lt;/item&gt;&lt;item&gt;540&lt;/item&gt;&lt;item&gt;541&lt;/item&gt;&lt;item&gt;566&lt;/item&gt;&lt;/record-ids&gt;&lt;/item&gt;&lt;/Libraries&gt;"/>
  </w:docVars>
  <w:rsids>
    <w:rsidRoot w:val="00984873"/>
    <w:rsid w:val="000004D6"/>
    <w:rsid w:val="00000EAC"/>
    <w:rsid w:val="000017BE"/>
    <w:rsid w:val="00001A41"/>
    <w:rsid w:val="00002FE0"/>
    <w:rsid w:val="00003061"/>
    <w:rsid w:val="0000373C"/>
    <w:rsid w:val="00003914"/>
    <w:rsid w:val="00003ED4"/>
    <w:rsid w:val="00004020"/>
    <w:rsid w:val="0000406B"/>
    <w:rsid w:val="000042C3"/>
    <w:rsid w:val="00004BDF"/>
    <w:rsid w:val="00004FC4"/>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6F1"/>
    <w:rsid w:val="00060E9B"/>
    <w:rsid w:val="000618AE"/>
    <w:rsid w:val="00061CA3"/>
    <w:rsid w:val="00061D86"/>
    <w:rsid w:val="000624B8"/>
    <w:rsid w:val="00062508"/>
    <w:rsid w:val="00062590"/>
    <w:rsid w:val="00062E5B"/>
    <w:rsid w:val="00063AC2"/>
    <w:rsid w:val="00064072"/>
    <w:rsid w:val="0006408B"/>
    <w:rsid w:val="0006561A"/>
    <w:rsid w:val="00065666"/>
    <w:rsid w:val="000657F0"/>
    <w:rsid w:val="00065C8C"/>
    <w:rsid w:val="00066096"/>
    <w:rsid w:val="000668FF"/>
    <w:rsid w:val="00066A5C"/>
    <w:rsid w:val="00066B90"/>
    <w:rsid w:val="00066F17"/>
    <w:rsid w:val="000674D2"/>
    <w:rsid w:val="000676C8"/>
    <w:rsid w:val="0006792B"/>
    <w:rsid w:val="00067A88"/>
    <w:rsid w:val="00067BD1"/>
    <w:rsid w:val="00067D61"/>
    <w:rsid w:val="000703C5"/>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A5E"/>
    <w:rsid w:val="00095CD8"/>
    <w:rsid w:val="00096B67"/>
    <w:rsid w:val="00097222"/>
    <w:rsid w:val="00097B71"/>
    <w:rsid w:val="000A0457"/>
    <w:rsid w:val="000A07C1"/>
    <w:rsid w:val="000A0826"/>
    <w:rsid w:val="000A10F6"/>
    <w:rsid w:val="000A17D4"/>
    <w:rsid w:val="000A1B36"/>
    <w:rsid w:val="000A2428"/>
    <w:rsid w:val="000A2AE3"/>
    <w:rsid w:val="000A38D4"/>
    <w:rsid w:val="000A3C78"/>
    <w:rsid w:val="000A5952"/>
    <w:rsid w:val="000A5B6F"/>
    <w:rsid w:val="000A5CC4"/>
    <w:rsid w:val="000A6127"/>
    <w:rsid w:val="000A62B5"/>
    <w:rsid w:val="000A63B3"/>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E95"/>
    <w:rsid w:val="000C6CBC"/>
    <w:rsid w:val="000C737F"/>
    <w:rsid w:val="000D08B2"/>
    <w:rsid w:val="000D0AF7"/>
    <w:rsid w:val="000D0FBF"/>
    <w:rsid w:val="000D13AA"/>
    <w:rsid w:val="000D2AF8"/>
    <w:rsid w:val="000D2DFF"/>
    <w:rsid w:val="000D3073"/>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4F0"/>
    <w:rsid w:val="00113FAD"/>
    <w:rsid w:val="00114995"/>
    <w:rsid w:val="00114FD3"/>
    <w:rsid w:val="00115471"/>
    <w:rsid w:val="001163DE"/>
    <w:rsid w:val="001167EC"/>
    <w:rsid w:val="00120761"/>
    <w:rsid w:val="0012173A"/>
    <w:rsid w:val="00122934"/>
    <w:rsid w:val="0012298B"/>
    <w:rsid w:val="00123463"/>
    <w:rsid w:val="001234E4"/>
    <w:rsid w:val="001244DC"/>
    <w:rsid w:val="00124C02"/>
    <w:rsid w:val="00125978"/>
    <w:rsid w:val="00125BB8"/>
    <w:rsid w:val="00125CF7"/>
    <w:rsid w:val="001262B3"/>
    <w:rsid w:val="001262BC"/>
    <w:rsid w:val="001265BE"/>
    <w:rsid w:val="00126873"/>
    <w:rsid w:val="00126C76"/>
    <w:rsid w:val="00126EC3"/>
    <w:rsid w:val="001273DC"/>
    <w:rsid w:val="0013057B"/>
    <w:rsid w:val="00130879"/>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5BC"/>
    <w:rsid w:val="00156AB5"/>
    <w:rsid w:val="00156FD4"/>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B59"/>
    <w:rsid w:val="00173355"/>
    <w:rsid w:val="0017375E"/>
    <w:rsid w:val="00173F00"/>
    <w:rsid w:val="00173FD5"/>
    <w:rsid w:val="001753C5"/>
    <w:rsid w:val="001755B6"/>
    <w:rsid w:val="00175DDC"/>
    <w:rsid w:val="00175E8E"/>
    <w:rsid w:val="001763DB"/>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C6B"/>
    <w:rsid w:val="00185EF6"/>
    <w:rsid w:val="00185F63"/>
    <w:rsid w:val="00186AEC"/>
    <w:rsid w:val="001878A5"/>
    <w:rsid w:val="00187D17"/>
    <w:rsid w:val="00187E31"/>
    <w:rsid w:val="00190458"/>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C764B"/>
    <w:rsid w:val="001D0122"/>
    <w:rsid w:val="001D130C"/>
    <w:rsid w:val="001D1BD9"/>
    <w:rsid w:val="001D1DA9"/>
    <w:rsid w:val="001D219F"/>
    <w:rsid w:val="001D23E0"/>
    <w:rsid w:val="001D3B0A"/>
    <w:rsid w:val="001D4036"/>
    <w:rsid w:val="001D522C"/>
    <w:rsid w:val="001D5698"/>
    <w:rsid w:val="001D5F8A"/>
    <w:rsid w:val="001D62F2"/>
    <w:rsid w:val="001D7A73"/>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E7E68"/>
    <w:rsid w:val="001F1482"/>
    <w:rsid w:val="001F1583"/>
    <w:rsid w:val="001F23CF"/>
    <w:rsid w:val="001F26E5"/>
    <w:rsid w:val="001F2F2E"/>
    <w:rsid w:val="001F2F7C"/>
    <w:rsid w:val="001F3087"/>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2F36"/>
    <w:rsid w:val="00233DAF"/>
    <w:rsid w:val="0023410D"/>
    <w:rsid w:val="00234D30"/>
    <w:rsid w:val="002350A6"/>
    <w:rsid w:val="00236C83"/>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3A84"/>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7F7"/>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E52"/>
    <w:rsid w:val="002A3FFA"/>
    <w:rsid w:val="002A417B"/>
    <w:rsid w:val="002A4382"/>
    <w:rsid w:val="002A4B06"/>
    <w:rsid w:val="002A506F"/>
    <w:rsid w:val="002A56A9"/>
    <w:rsid w:val="002A5961"/>
    <w:rsid w:val="002A5B1C"/>
    <w:rsid w:val="002A5B99"/>
    <w:rsid w:val="002A6288"/>
    <w:rsid w:val="002A74DC"/>
    <w:rsid w:val="002A79E1"/>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080"/>
    <w:rsid w:val="002E771D"/>
    <w:rsid w:val="002E7968"/>
    <w:rsid w:val="002E7ACB"/>
    <w:rsid w:val="002F01B2"/>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098D"/>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06C5"/>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C24"/>
    <w:rsid w:val="003C20A3"/>
    <w:rsid w:val="003C21A0"/>
    <w:rsid w:val="003C27C7"/>
    <w:rsid w:val="003C2FA3"/>
    <w:rsid w:val="003C3B56"/>
    <w:rsid w:val="003C3DBF"/>
    <w:rsid w:val="003C407A"/>
    <w:rsid w:val="003C55C2"/>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364F"/>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14"/>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25F"/>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A01"/>
    <w:rsid w:val="00435CA5"/>
    <w:rsid w:val="00435E45"/>
    <w:rsid w:val="00436156"/>
    <w:rsid w:val="00436364"/>
    <w:rsid w:val="00436892"/>
    <w:rsid w:val="00436DCC"/>
    <w:rsid w:val="004372A7"/>
    <w:rsid w:val="00437D6B"/>
    <w:rsid w:val="0044058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6885"/>
    <w:rsid w:val="004575EE"/>
    <w:rsid w:val="00457EC9"/>
    <w:rsid w:val="00457F90"/>
    <w:rsid w:val="004601CF"/>
    <w:rsid w:val="00460864"/>
    <w:rsid w:val="00460FE4"/>
    <w:rsid w:val="004631DA"/>
    <w:rsid w:val="0046366F"/>
    <w:rsid w:val="00463C7C"/>
    <w:rsid w:val="00463D48"/>
    <w:rsid w:val="004646A8"/>
    <w:rsid w:val="00464885"/>
    <w:rsid w:val="004648DA"/>
    <w:rsid w:val="00465820"/>
    <w:rsid w:val="00470731"/>
    <w:rsid w:val="004708D8"/>
    <w:rsid w:val="004716F3"/>
    <w:rsid w:val="00471B04"/>
    <w:rsid w:val="00471D88"/>
    <w:rsid w:val="00472146"/>
    <w:rsid w:val="00472284"/>
    <w:rsid w:val="0047279A"/>
    <w:rsid w:val="0047340C"/>
    <w:rsid w:val="0047374B"/>
    <w:rsid w:val="004737FB"/>
    <w:rsid w:val="004743E9"/>
    <w:rsid w:val="00475152"/>
    <w:rsid w:val="00476BDB"/>
    <w:rsid w:val="00476ECB"/>
    <w:rsid w:val="00476F64"/>
    <w:rsid w:val="004808F8"/>
    <w:rsid w:val="004809D9"/>
    <w:rsid w:val="00481489"/>
    <w:rsid w:val="0048173E"/>
    <w:rsid w:val="0048207B"/>
    <w:rsid w:val="0048254F"/>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4AD"/>
    <w:rsid w:val="004A4890"/>
    <w:rsid w:val="004A558F"/>
    <w:rsid w:val="004A5E0D"/>
    <w:rsid w:val="004A5E23"/>
    <w:rsid w:val="004A63B4"/>
    <w:rsid w:val="004A659D"/>
    <w:rsid w:val="004A6680"/>
    <w:rsid w:val="004A6805"/>
    <w:rsid w:val="004A6B8C"/>
    <w:rsid w:val="004A704A"/>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2D89"/>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1E98"/>
    <w:rsid w:val="005329BC"/>
    <w:rsid w:val="00533BA0"/>
    <w:rsid w:val="00533DFD"/>
    <w:rsid w:val="00533F21"/>
    <w:rsid w:val="005344A3"/>
    <w:rsid w:val="00534942"/>
    <w:rsid w:val="005362C1"/>
    <w:rsid w:val="005363F7"/>
    <w:rsid w:val="005375B5"/>
    <w:rsid w:val="00540F53"/>
    <w:rsid w:val="005418AD"/>
    <w:rsid w:val="00541E32"/>
    <w:rsid w:val="00542B16"/>
    <w:rsid w:val="00543B1A"/>
    <w:rsid w:val="0054469C"/>
    <w:rsid w:val="00544C5E"/>
    <w:rsid w:val="005458E8"/>
    <w:rsid w:val="0054595A"/>
    <w:rsid w:val="00546274"/>
    <w:rsid w:val="005465D2"/>
    <w:rsid w:val="0054670C"/>
    <w:rsid w:val="00547CA2"/>
    <w:rsid w:val="00550BF6"/>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2DE"/>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053"/>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1DD"/>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730"/>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59F2"/>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2662"/>
    <w:rsid w:val="00643175"/>
    <w:rsid w:val="00643A18"/>
    <w:rsid w:val="00643BBA"/>
    <w:rsid w:val="00643C97"/>
    <w:rsid w:val="00643D42"/>
    <w:rsid w:val="00643E37"/>
    <w:rsid w:val="0064426B"/>
    <w:rsid w:val="006447B6"/>
    <w:rsid w:val="00644C90"/>
    <w:rsid w:val="00645184"/>
    <w:rsid w:val="006452C5"/>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06B"/>
    <w:rsid w:val="0065547C"/>
    <w:rsid w:val="00655914"/>
    <w:rsid w:val="00655ADE"/>
    <w:rsid w:val="00656383"/>
    <w:rsid w:val="0065641C"/>
    <w:rsid w:val="006565CB"/>
    <w:rsid w:val="00656655"/>
    <w:rsid w:val="00656722"/>
    <w:rsid w:val="00660239"/>
    <w:rsid w:val="00661017"/>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045"/>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186D"/>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49E"/>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CDB"/>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3A7"/>
    <w:rsid w:val="00710B40"/>
    <w:rsid w:val="00711D6C"/>
    <w:rsid w:val="00712338"/>
    <w:rsid w:val="00712AED"/>
    <w:rsid w:val="00712BD6"/>
    <w:rsid w:val="007140F8"/>
    <w:rsid w:val="0071429D"/>
    <w:rsid w:val="007143C5"/>
    <w:rsid w:val="00715762"/>
    <w:rsid w:val="00715FD1"/>
    <w:rsid w:val="00716689"/>
    <w:rsid w:val="007168DF"/>
    <w:rsid w:val="00716B18"/>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2E7F"/>
    <w:rsid w:val="00733573"/>
    <w:rsid w:val="00734A07"/>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2CC7"/>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7F7"/>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2ED"/>
    <w:rsid w:val="00791B29"/>
    <w:rsid w:val="007927D5"/>
    <w:rsid w:val="0079285A"/>
    <w:rsid w:val="007931B0"/>
    <w:rsid w:val="00794281"/>
    <w:rsid w:val="00794D2D"/>
    <w:rsid w:val="0079517B"/>
    <w:rsid w:val="0079520F"/>
    <w:rsid w:val="00795BDE"/>
    <w:rsid w:val="00796374"/>
    <w:rsid w:val="007968D7"/>
    <w:rsid w:val="00796F2B"/>
    <w:rsid w:val="007A0757"/>
    <w:rsid w:val="007A291A"/>
    <w:rsid w:val="007A2A15"/>
    <w:rsid w:val="007A2E69"/>
    <w:rsid w:val="007A2F5B"/>
    <w:rsid w:val="007A32A7"/>
    <w:rsid w:val="007A3E89"/>
    <w:rsid w:val="007A4217"/>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03B"/>
    <w:rsid w:val="007E113F"/>
    <w:rsid w:val="007E1A8F"/>
    <w:rsid w:val="007E1CC0"/>
    <w:rsid w:val="007E3AAB"/>
    <w:rsid w:val="007E3F37"/>
    <w:rsid w:val="007E406D"/>
    <w:rsid w:val="007E4C3A"/>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9A0"/>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5EFE"/>
    <w:rsid w:val="00846158"/>
    <w:rsid w:val="00846493"/>
    <w:rsid w:val="00847944"/>
    <w:rsid w:val="00847FE2"/>
    <w:rsid w:val="00851189"/>
    <w:rsid w:val="008514AD"/>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3715"/>
    <w:rsid w:val="00874A16"/>
    <w:rsid w:val="00874B33"/>
    <w:rsid w:val="0087504E"/>
    <w:rsid w:val="00875605"/>
    <w:rsid w:val="0087585A"/>
    <w:rsid w:val="00875D43"/>
    <w:rsid w:val="0087643B"/>
    <w:rsid w:val="00876DD1"/>
    <w:rsid w:val="008772C6"/>
    <w:rsid w:val="00877764"/>
    <w:rsid w:val="00877D4B"/>
    <w:rsid w:val="00877DEB"/>
    <w:rsid w:val="0088025E"/>
    <w:rsid w:val="00880EF5"/>
    <w:rsid w:val="00881075"/>
    <w:rsid w:val="00881765"/>
    <w:rsid w:val="008823FA"/>
    <w:rsid w:val="00882443"/>
    <w:rsid w:val="008830B5"/>
    <w:rsid w:val="00883852"/>
    <w:rsid w:val="00883CCC"/>
    <w:rsid w:val="00884804"/>
    <w:rsid w:val="00884FDD"/>
    <w:rsid w:val="0088522C"/>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17B"/>
    <w:rsid w:val="00893387"/>
    <w:rsid w:val="008933C6"/>
    <w:rsid w:val="008935E8"/>
    <w:rsid w:val="00893670"/>
    <w:rsid w:val="00893D4C"/>
    <w:rsid w:val="0089468C"/>
    <w:rsid w:val="00894E44"/>
    <w:rsid w:val="00895830"/>
    <w:rsid w:val="00895E04"/>
    <w:rsid w:val="008961A0"/>
    <w:rsid w:val="00896B4E"/>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5DD"/>
    <w:rsid w:val="008C3B84"/>
    <w:rsid w:val="008C3D92"/>
    <w:rsid w:val="008C411C"/>
    <w:rsid w:val="008C4353"/>
    <w:rsid w:val="008C71B1"/>
    <w:rsid w:val="008C71F4"/>
    <w:rsid w:val="008C725E"/>
    <w:rsid w:val="008C72AE"/>
    <w:rsid w:val="008D0F0D"/>
    <w:rsid w:val="008D0FF0"/>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99C"/>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430A"/>
    <w:rsid w:val="009345D2"/>
    <w:rsid w:val="009348A8"/>
    <w:rsid w:val="00934D77"/>
    <w:rsid w:val="00936A44"/>
    <w:rsid w:val="00936FA4"/>
    <w:rsid w:val="009378DA"/>
    <w:rsid w:val="00940128"/>
    <w:rsid w:val="009409C2"/>
    <w:rsid w:val="009414D5"/>
    <w:rsid w:val="009417EB"/>
    <w:rsid w:val="00941DC0"/>
    <w:rsid w:val="00942026"/>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E83"/>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3F5A"/>
    <w:rsid w:val="00994748"/>
    <w:rsid w:val="0099561E"/>
    <w:rsid w:val="009959F8"/>
    <w:rsid w:val="00995BB0"/>
    <w:rsid w:val="009961E6"/>
    <w:rsid w:val="0099652C"/>
    <w:rsid w:val="00997131"/>
    <w:rsid w:val="009A0129"/>
    <w:rsid w:val="009A02A9"/>
    <w:rsid w:val="009A068E"/>
    <w:rsid w:val="009A08B3"/>
    <w:rsid w:val="009A0C60"/>
    <w:rsid w:val="009A14FF"/>
    <w:rsid w:val="009A1AB5"/>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4D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3DA"/>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29D3"/>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4E50"/>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94A"/>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790"/>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759F"/>
    <w:rsid w:val="00B00532"/>
    <w:rsid w:val="00B00AB9"/>
    <w:rsid w:val="00B00F2B"/>
    <w:rsid w:val="00B01762"/>
    <w:rsid w:val="00B01CB4"/>
    <w:rsid w:val="00B031C8"/>
    <w:rsid w:val="00B03F1B"/>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3D8"/>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3D6"/>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F2E"/>
    <w:rsid w:val="00BC4769"/>
    <w:rsid w:val="00BC4C21"/>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5239"/>
    <w:rsid w:val="00BE68A0"/>
    <w:rsid w:val="00BE6970"/>
    <w:rsid w:val="00BE6BB9"/>
    <w:rsid w:val="00BE79B6"/>
    <w:rsid w:val="00BE7AF5"/>
    <w:rsid w:val="00BF0F81"/>
    <w:rsid w:val="00BF1FEB"/>
    <w:rsid w:val="00BF4F52"/>
    <w:rsid w:val="00BF5DE5"/>
    <w:rsid w:val="00BF5F15"/>
    <w:rsid w:val="00BF61AC"/>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810"/>
    <w:rsid w:val="00C23AD6"/>
    <w:rsid w:val="00C23FFC"/>
    <w:rsid w:val="00C24E8A"/>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3B08"/>
    <w:rsid w:val="00C44DA7"/>
    <w:rsid w:val="00C44F25"/>
    <w:rsid w:val="00C45BCE"/>
    <w:rsid w:val="00C462AF"/>
    <w:rsid w:val="00C465E7"/>
    <w:rsid w:val="00C4683E"/>
    <w:rsid w:val="00C4699F"/>
    <w:rsid w:val="00C46DA3"/>
    <w:rsid w:val="00C471C1"/>
    <w:rsid w:val="00C47318"/>
    <w:rsid w:val="00C47A7B"/>
    <w:rsid w:val="00C507CE"/>
    <w:rsid w:val="00C50846"/>
    <w:rsid w:val="00C50922"/>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914"/>
    <w:rsid w:val="00C73FAB"/>
    <w:rsid w:val="00C74E4C"/>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B7BB9"/>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109"/>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BE"/>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07BEF"/>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4578"/>
    <w:rsid w:val="00D44CA3"/>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000"/>
    <w:rsid w:val="00D941FC"/>
    <w:rsid w:val="00D9445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620"/>
    <w:rsid w:val="00DA68B6"/>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899"/>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DF7F3F"/>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8C1"/>
    <w:rsid w:val="00E25B39"/>
    <w:rsid w:val="00E26EB4"/>
    <w:rsid w:val="00E27137"/>
    <w:rsid w:val="00E27905"/>
    <w:rsid w:val="00E27A38"/>
    <w:rsid w:val="00E27EDF"/>
    <w:rsid w:val="00E30344"/>
    <w:rsid w:val="00E30FC7"/>
    <w:rsid w:val="00E316ED"/>
    <w:rsid w:val="00E34B89"/>
    <w:rsid w:val="00E352A8"/>
    <w:rsid w:val="00E35923"/>
    <w:rsid w:val="00E3594F"/>
    <w:rsid w:val="00E36EFF"/>
    <w:rsid w:val="00E3707E"/>
    <w:rsid w:val="00E37612"/>
    <w:rsid w:val="00E41A78"/>
    <w:rsid w:val="00E41F97"/>
    <w:rsid w:val="00E421B0"/>
    <w:rsid w:val="00E426EA"/>
    <w:rsid w:val="00E42E2D"/>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06C8"/>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27E"/>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718"/>
    <w:rsid w:val="00EA7A3C"/>
    <w:rsid w:val="00EA7B4C"/>
    <w:rsid w:val="00EA7C29"/>
    <w:rsid w:val="00EA7D68"/>
    <w:rsid w:val="00EB062D"/>
    <w:rsid w:val="00EB14CA"/>
    <w:rsid w:val="00EB18E3"/>
    <w:rsid w:val="00EB1CAC"/>
    <w:rsid w:val="00EB2FBA"/>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2E"/>
    <w:rsid w:val="00EC2F6D"/>
    <w:rsid w:val="00EC3D7D"/>
    <w:rsid w:val="00EC4860"/>
    <w:rsid w:val="00EC57B0"/>
    <w:rsid w:val="00EC5B67"/>
    <w:rsid w:val="00EC5E12"/>
    <w:rsid w:val="00EC6DE2"/>
    <w:rsid w:val="00EC6FC0"/>
    <w:rsid w:val="00EC7165"/>
    <w:rsid w:val="00EC751B"/>
    <w:rsid w:val="00EC7A6D"/>
    <w:rsid w:val="00ED0110"/>
    <w:rsid w:val="00ED09BE"/>
    <w:rsid w:val="00ED0A66"/>
    <w:rsid w:val="00ED2F42"/>
    <w:rsid w:val="00ED3084"/>
    <w:rsid w:val="00ED49F9"/>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0A4"/>
    <w:rsid w:val="00F31278"/>
    <w:rsid w:val="00F31CCF"/>
    <w:rsid w:val="00F31DAA"/>
    <w:rsid w:val="00F323B8"/>
    <w:rsid w:val="00F3272B"/>
    <w:rsid w:val="00F329BC"/>
    <w:rsid w:val="00F32BC8"/>
    <w:rsid w:val="00F33253"/>
    <w:rsid w:val="00F332E9"/>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48"/>
    <w:rsid w:val="00F4718F"/>
    <w:rsid w:val="00F47B1B"/>
    <w:rsid w:val="00F506FC"/>
    <w:rsid w:val="00F50CE3"/>
    <w:rsid w:val="00F522FC"/>
    <w:rsid w:val="00F5234F"/>
    <w:rsid w:val="00F52980"/>
    <w:rsid w:val="00F53DEE"/>
    <w:rsid w:val="00F53F9E"/>
    <w:rsid w:val="00F540F2"/>
    <w:rsid w:val="00F54B6A"/>
    <w:rsid w:val="00F55670"/>
    <w:rsid w:val="00F5615E"/>
    <w:rsid w:val="00F565FD"/>
    <w:rsid w:val="00F568AA"/>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2CD"/>
    <w:rsid w:val="00F67D17"/>
    <w:rsid w:val="00F7091A"/>
    <w:rsid w:val="00F719F7"/>
    <w:rsid w:val="00F71A88"/>
    <w:rsid w:val="00F72039"/>
    <w:rsid w:val="00F729F7"/>
    <w:rsid w:val="00F73A34"/>
    <w:rsid w:val="00F74B09"/>
    <w:rsid w:val="00F750B0"/>
    <w:rsid w:val="00F75697"/>
    <w:rsid w:val="00F767A7"/>
    <w:rsid w:val="00F767C1"/>
    <w:rsid w:val="00F76897"/>
    <w:rsid w:val="00F769AC"/>
    <w:rsid w:val="00F76E87"/>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C27"/>
    <w:rsid w:val="00F94D06"/>
    <w:rsid w:val="00F94E61"/>
    <w:rsid w:val="00F955DC"/>
    <w:rsid w:val="00F956DC"/>
    <w:rsid w:val="00F966B4"/>
    <w:rsid w:val="00F96E18"/>
    <w:rsid w:val="00F97984"/>
    <w:rsid w:val="00F97F72"/>
    <w:rsid w:val="00FA0EE0"/>
    <w:rsid w:val="00FA1607"/>
    <w:rsid w:val="00FA169E"/>
    <w:rsid w:val="00FA34C4"/>
    <w:rsid w:val="00FA418E"/>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859"/>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F4A"/>
    <w:rsid w:val="00FD21E7"/>
    <w:rsid w:val="00FD329A"/>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0C5"/>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42493064">
      <w:bodyDiv w:val="1"/>
      <w:marLeft w:val="0"/>
      <w:marRight w:val="0"/>
      <w:marTop w:val="0"/>
      <w:marBottom w:val="0"/>
      <w:divBdr>
        <w:top w:val="none" w:sz="0" w:space="0" w:color="auto"/>
        <w:left w:val="none" w:sz="0" w:space="0" w:color="auto"/>
        <w:bottom w:val="none" w:sz="0" w:space="0" w:color="auto"/>
        <w:right w:val="none" w:sz="0" w:space="0" w:color="auto"/>
      </w:divBdr>
      <w:divsChild>
        <w:div w:id="707337835">
          <w:marLeft w:val="0"/>
          <w:marRight w:val="0"/>
          <w:marTop w:val="0"/>
          <w:marBottom w:val="0"/>
          <w:divBdr>
            <w:top w:val="none" w:sz="0" w:space="0" w:color="auto"/>
            <w:left w:val="none" w:sz="0" w:space="0" w:color="auto"/>
            <w:bottom w:val="none" w:sz="0" w:space="0" w:color="auto"/>
            <w:right w:val="none" w:sz="0" w:space="0" w:color="auto"/>
          </w:divBdr>
          <w:divsChild>
            <w:div w:id="1661083388">
              <w:marLeft w:val="0"/>
              <w:marRight w:val="0"/>
              <w:marTop w:val="0"/>
              <w:marBottom w:val="0"/>
              <w:divBdr>
                <w:top w:val="none" w:sz="0" w:space="0" w:color="auto"/>
                <w:left w:val="none" w:sz="0" w:space="0" w:color="auto"/>
                <w:bottom w:val="none" w:sz="0" w:space="0" w:color="auto"/>
                <w:right w:val="none" w:sz="0" w:space="0" w:color="auto"/>
              </w:divBdr>
              <w:divsChild>
                <w:div w:id="2080053162">
                  <w:marLeft w:val="0"/>
                  <w:marRight w:val="0"/>
                  <w:marTop w:val="0"/>
                  <w:marBottom w:val="0"/>
                  <w:divBdr>
                    <w:top w:val="none" w:sz="0" w:space="0" w:color="auto"/>
                    <w:left w:val="none" w:sz="0" w:space="0" w:color="auto"/>
                    <w:bottom w:val="none" w:sz="0" w:space="0" w:color="auto"/>
                    <w:right w:val="none" w:sz="0" w:space="0" w:color="auto"/>
                  </w:divBdr>
                  <w:divsChild>
                    <w:div w:id="471413657">
                      <w:marLeft w:val="0"/>
                      <w:marRight w:val="0"/>
                      <w:marTop w:val="0"/>
                      <w:marBottom w:val="0"/>
                      <w:divBdr>
                        <w:top w:val="none" w:sz="0" w:space="0" w:color="auto"/>
                        <w:left w:val="none" w:sz="0" w:space="0" w:color="auto"/>
                        <w:bottom w:val="none" w:sz="0" w:space="0" w:color="auto"/>
                        <w:right w:val="none" w:sz="0" w:space="0" w:color="auto"/>
                      </w:divBdr>
                      <w:divsChild>
                        <w:div w:id="545024425">
                          <w:marLeft w:val="0"/>
                          <w:marRight w:val="0"/>
                          <w:marTop w:val="0"/>
                          <w:marBottom w:val="0"/>
                          <w:divBdr>
                            <w:top w:val="none" w:sz="0" w:space="0" w:color="auto"/>
                            <w:left w:val="none" w:sz="0" w:space="0" w:color="auto"/>
                            <w:bottom w:val="none" w:sz="0" w:space="0" w:color="auto"/>
                            <w:right w:val="none" w:sz="0" w:space="0" w:color="auto"/>
                          </w:divBdr>
                          <w:divsChild>
                            <w:div w:id="19525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386298685">
      <w:bodyDiv w:val="1"/>
      <w:marLeft w:val="0"/>
      <w:marRight w:val="0"/>
      <w:marTop w:val="0"/>
      <w:marBottom w:val="0"/>
      <w:divBdr>
        <w:top w:val="none" w:sz="0" w:space="0" w:color="auto"/>
        <w:left w:val="none" w:sz="0" w:space="0" w:color="auto"/>
        <w:bottom w:val="none" w:sz="0" w:space="0" w:color="auto"/>
        <w:right w:val="none" w:sz="0" w:space="0" w:color="auto"/>
      </w:divBdr>
      <w:divsChild>
        <w:div w:id="1606227363">
          <w:marLeft w:val="0"/>
          <w:marRight w:val="0"/>
          <w:marTop w:val="0"/>
          <w:marBottom w:val="0"/>
          <w:divBdr>
            <w:top w:val="none" w:sz="0" w:space="0" w:color="auto"/>
            <w:left w:val="none" w:sz="0" w:space="0" w:color="auto"/>
            <w:bottom w:val="none" w:sz="0" w:space="0" w:color="auto"/>
            <w:right w:val="none" w:sz="0" w:space="0" w:color="auto"/>
          </w:divBdr>
          <w:divsChild>
            <w:div w:id="1585215102">
              <w:marLeft w:val="0"/>
              <w:marRight w:val="0"/>
              <w:marTop w:val="0"/>
              <w:marBottom w:val="0"/>
              <w:divBdr>
                <w:top w:val="none" w:sz="0" w:space="0" w:color="auto"/>
                <w:left w:val="none" w:sz="0" w:space="0" w:color="auto"/>
                <w:bottom w:val="none" w:sz="0" w:space="0" w:color="auto"/>
                <w:right w:val="none" w:sz="0" w:space="0" w:color="auto"/>
              </w:divBdr>
              <w:divsChild>
                <w:div w:id="1825929317">
                  <w:marLeft w:val="0"/>
                  <w:marRight w:val="0"/>
                  <w:marTop w:val="0"/>
                  <w:marBottom w:val="0"/>
                  <w:divBdr>
                    <w:top w:val="none" w:sz="0" w:space="0" w:color="auto"/>
                    <w:left w:val="none" w:sz="0" w:space="0" w:color="auto"/>
                    <w:bottom w:val="none" w:sz="0" w:space="0" w:color="auto"/>
                    <w:right w:val="none" w:sz="0" w:space="0" w:color="auto"/>
                  </w:divBdr>
                  <w:divsChild>
                    <w:div w:id="1703823875">
                      <w:marLeft w:val="0"/>
                      <w:marRight w:val="0"/>
                      <w:marTop w:val="0"/>
                      <w:marBottom w:val="0"/>
                      <w:divBdr>
                        <w:top w:val="none" w:sz="0" w:space="0" w:color="auto"/>
                        <w:left w:val="none" w:sz="0" w:space="0" w:color="auto"/>
                        <w:bottom w:val="none" w:sz="0" w:space="0" w:color="auto"/>
                        <w:right w:val="none" w:sz="0" w:space="0" w:color="auto"/>
                      </w:divBdr>
                      <w:divsChild>
                        <w:div w:id="1656496146">
                          <w:marLeft w:val="0"/>
                          <w:marRight w:val="0"/>
                          <w:marTop w:val="0"/>
                          <w:marBottom w:val="0"/>
                          <w:divBdr>
                            <w:top w:val="none" w:sz="0" w:space="0" w:color="auto"/>
                            <w:left w:val="none" w:sz="0" w:space="0" w:color="auto"/>
                            <w:bottom w:val="none" w:sz="0" w:space="0" w:color="auto"/>
                            <w:right w:val="none" w:sz="0" w:space="0" w:color="auto"/>
                          </w:divBdr>
                          <w:divsChild>
                            <w:div w:id="170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485754469">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747269541">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58130048">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24280293">
      <w:bodyDiv w:val="1"/>
      <w:marLeft w:val="0"/>
      <w:marRight w:val="0"/>
      <w:marTop w:val="0"/>
      <w:marBottom w:val="0"/>
      <w:divBdr>
        <w:top w:val="none" w:sz="0" w:space="0" w:color="auto"/>
        <w:left w:val="none" w:sz="0" w:space="0" w:color="auto"/>
        <w:bottom w:val="none" w:sz="0" w:space="0" w:color="auto"/>
        <w:right w:val="none" w:sz="0" w:space="0" w:color="auto"/>
      </w:divBdr>
      <w:divsChild>
        <w:div w:id="672029996">
          <w:marLeft w:val="0"/>
          <w:marRight w:val="0"/>
          <w:marTop w:val="0"/>
          <w:marBottom w:val="0"/>
          <w:divBdr>
            <w:top w:val="none" w:sz="0" w:space="0" w:color="auto"/>
            <w:left w:val="none" w:sz="0" w:space="0" w:color="auto"/>
            <w:bottom w:val="none" w:sz="0" w:space="0" w:color="auto"/>
            <w:right w:val="none" w:sz="0" w:space="0" w:color="auto"/>
          </w:divBdr>
          <w:divsChild>
            <w:div w:id="266816612">
              <w:marLeft w:val="0"/>
              <w:marRight w:val="0"/>
              <w:marTop w:val="0"/>
              <w:marBottom w:val="0"/>
              <w:divBdr>
                <w:top w:val="none" w:sz="0" w:space="0" w:color="auto"/>
                <w:left w:val="none" w:sz="0" w:space="0" w:color="auto"/>
                <w:bottom w:val="none" w:sz="0" w:space="0" w:color="auto"/>
                <w:right w:val="none" w:sz="0" w:space="0" w:color="auto"/>
              </w:divBdr>
              <w:divsChild>
                <w:div w:id="692220659">
                  <w:marLeft w:val="0"/>
                  <w:marRight w:val="0"/>
                  <w:marTop w:val="0"/>
                  <w:marBottom w:val="0"/>
                  <w:divBdr>
                    <w:top w:val="none" w:sz="0" w:space="0" w:color="auto"/>
                    <w:left w:val="none" w:sz="0" w:space="0" w:color="auto"/>
                    <w:bottom w:val="none" w:sz="0" w:space="0" w:color="auto"/>
                    <w:right w:val="none" w:sz="0" w:space="0" w:color="auto"/>
                  </w:divBdr>
                  <w:divsChild>
                    <w:div w:id="77420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ert.plomin@kcl.ac.uk" TargetMode="External"/><Relationship Id="rId13" Type="http://schemas.microsoft.com/office/2011/relationships/commentsExtended" Target="commentsExtended.xml"/><Relationship Id="rId18" Type="http://schemas.openxmlformats.org/officeDocument/2006/relationships/image" Target="media/image3.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nq2wy" TargetMode="External"/><Relationship Id="rId24"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engin.keser@kcl.ac.uk" TargetMode="External"/><Relationship Id="rId19" Type="http://schemas.openxmlformats.org/officeDocument/2006/relationships/customXml" Target="ink/ink1.xml"/><Relationship Id="rId4" Type="http://schemas.openxmlformats.org/officeDocument/2006/relationships/settings" Target="settings.xml"/><Relationship Id="rId9" Type="http://schemas.openxmlformats.org/officeDocument/2006/relationships/hyperlink" Target="mailto:m.malanchini@qmul.ac.uk" TargetMode="External"/><Relationship Id="rId14" Type="http://schemas.microsoft.com/office/2016/09/relationships/commentsIds" Target="commentsIds.xml"/><Relationship Id="rId22" Type="http://schemas.openxmlformats.org/officeDocument/2006/relationships/hyperlink" Target="https://github.com/CoDEresearchlab" TargetMode="External"/><Relationship Id="rId27"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8904</Words>
  <Characters>54588</Characters>
  <Application>Microsoft Office Word</Application>
  <DocSecurity>0</DocSecurity>
  <Lines>1010</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0</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Engin Keser [Student-LMS]</cp:lastModifiedBy>
  <cp:revision>8</cp:revision>
  <dcterms:created xsi:type="dcterms:W3CDTF">2025-01-06T11:21:00Z</dcterms:created>
  <dcterms:modified xsi:type="dcterms:W3CDTF">2025-06-02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